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77186C9" w14:textId="77777777" w:rsidR="00890882" w:rsidRPr="00890882" w:rsidRDefault="00890882" w:rsidP="00890882">
      <w:pPr>
        <w:pStyle w:val="Bijschrift"/>
        <w:keepNext/>
        <w:rPr>
          <w:rFonts w:ascii="Times New Roman" w:hAnsi="Times New Roman" w:cs="Times New Roman"/>
          <w:b/>
          <w:i w:val="0"/>
          <w:sz w:val="16"/>
          <w:szCs w:val="16"/>
        </w:rPr>
      </w:pPr>
      <w:r w:rsidRPr="00890882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>Table S1. Reason for articles exclusion after full te</w:t>
      </w: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>xt</w:t>
      </w:r>
      <w:r w:rsidRPr="00890882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 xml:space="preserve"> screening 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6233"/>
        <w:gridCol w:w="3117"/>
      </w:tblGrid>
      <w:tr w:rsidR="00890882" w:rsidRPr="00890882" w14:paraId="157E326C" w14:textId="77777777" w:rsidTr="00C465E7">
        <w:tc>
          <w:tcPr>
            <w:tcW w:w="6233" w:type="dxa"/>
          </w:tcPr>
          <w:p w14:paraId="294C82AB" w14:textId="77777777" w:rsidR="00890882" w:rsidRPr="00890882" w:rsidRDefault="00890882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thor names, year of publication, title, journal </w:t>
            </w:r>
          </w:p>
        </w:tc>
        <w:tc>
          <w:tcPr>
            <w:tcW w:w="3117" w:type="dxa"/>
          </w:tcPr>
          <w:p w14:paraId="773DB60E" w14:textId="77777777" w:rsidR="00890882" w:rsidRPr="00890882" w:rsidRDefault="00890882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>Reason for exclusion</w:t>
            </w:r>
          </w:p>
        </w:tc>
      </w:tr>
      <w:tr w:rsidR="003A5B94" w:rsidRPr="00890882" w14:paraId="7008D993" w14:textId="77777777" w:rsidTr="00C465E7">
        <w:tc>
          <w:tcPr>
            <w:tcW w:w="6233" w:type="dxa"/>
          </w:tcPr>
          <w:p w14:paraId="4E0C2616" w14:textId="744930AA" w:rsidR="003A5B94" w:rsidRPr="003A5B9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A5B94">
              <w:rPr>
                <w:rFonts w:ascii="Times New Roman" w:hAnsi="Times New Roman" w:cs="Times New Roman"/>
                <w:sz w:val="16"/>
                <w:szCs w:val="16"/>
              </w:rPr>
              <w:t xml:space="preserve">Adamson, S. J., </w:t>
            </w:r>
            <w:proofErr w:type="spellStart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Alessandri</w:t>
            </w:r>
            <w:proofErr w:type="spellEnd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 xml:space="preserve">, L. M., </w:t>
            </w:r>
            <w:proofErr w:type="spellStart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Badawi</w:t>
            </w:r>
            <w:proofErr w:type="spellEnd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 xml:space="preserve">, N., Burton, P. R., Pemberton, P. J., &amp; Stanley, F. (1995). Predictors of neonatal encephalopathy in full term infants. </w:t>
            </w:r>
            <w:proofErr w:type="spellStart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Bmj</w:t>
            </w:r>
            <w:proofErr w:type="spellEnd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, 311(7005), 598-602.</w:t>
            </w:r>
          </w:p>
        </w:tc>
        <w:tc>
          <w:tcPr>
            <w:tcW w:w="3117" w:type="dxa"/>
          </w:tcPr>
          <w:p w14:paraId="431DF9E7" w14:textId="5F6663B9" w:rsidR="003A5B94" w:rsidRPr="00890882" w:rsidRDefault="003A5B94" w:rsidP="003A5B94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890882" w14:paraId="7E125AFD" w14:textId="77777777" w:rsidTr="007312AB">
        <w:tc>
          <w:tcPr>
            <w:tcW w:w="6233" w:type="dxa"/>
            <w:shd w:val="clear" w:color="auto" w:fill="auto"/>
          </w:tcPr>
          <w:p w14:paraId="150D65DA" w14:textId="1233FDE2" w:rsidR="003A5B94" w:rsidRPr="008D1C5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Ahn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 xml:space="preserve">, M. O.,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Korst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, L. M., Phelan, J. P., &amp; Martin, G. I. (1998). Does the onset of neonatal seizures correlate with the timing of fetal neurologic injury?. Clinical pediatrics, 37(11), 673-676.</w:t>
            </w:r>
          </w:p>
        </w:tc>
        <w:tc>
          <w:tcPr>
            <w:tcW w:w="3117" w:type="dxa"/>
          </w:tcPr>
          <w:p w14:paraId="3E09190A" w14:textId="1951CBF7" w:rsidR="003A5B94" w:rsidRPr="00890882" w:rsidRDefault="003A5B94" w:rsidP="003A5B94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890882" w14:paraId="6D0096A5" w14:textId="77777777" w:rsidTr="007312AB">
        <w:tc>
          <w:tcPr>
            <w:tcW w:w="6233" w:type="dxa"/>
            <w:shd w:val="clear" w:color="auto" w:fill="auto"/>
          </w:tcPr>
          <w:p w14:paraId="25610C1D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ina-Mumuney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A. J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lthaus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, J. E., Henderson, J. L., Blakemore, M. C., Johnson, E. A., &amp; Graham, E. M. (2007). Intrapartum electronic fetal monitoring and the identification of systemic fetal inflammation. The Journal of Reproductive Medicine, 52(9), 762-768.</w:t>
            </w:r>
          </w:p>
        </w:tc>
        <w:tc>
          <w:tcPr>
            <w:tcW w:w="3117" w:type="dxa"/>
          </w:tcPr>
          <w:p w14:paraId="171A74D4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cases neonatal sepsis n = 9</w:t>
            </w:r>
          </w:p>
        </w:tc>
      </w:tr>
      <w:tr w:rsidR="003A5B94" w:rsidRPr="00890882" w14:paraId="540C4A3F" w14:textId="77777777" w:rsidTr="007312AB">
        <w:tc>
          <w:tcPr>
            <w:tcW w:w="6233" w:type="dxa"/>
            <w:shd w:val="clear" w:color="auto" w:fill="auto"/>
          </w:tcPr>
          <w:p w14:paraId="4AA02988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lfirevic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Z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Gyte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G. M., Cuthbert, A., &amp;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Devane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D. (2017). Continuous cardiotocography (CTG) as a form of electronic fetal monitoring (EFM) for fetal assessment during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. Cochrane database of systematic reviews, (2).</w:t>
            </w:r>
          </w:p>
        </w:tc>
        <w:tc>
          <w:tcPr>
            <w:tcW w:w="3117" w:type="dxa"/>
          </w:tcPr>
          <w:p w14:paraId="7D662E54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rticle type; review </w:t>
            </w:r>
          </w:p>
        </w:tc>
      </w:tr>
      <w:tr w:rsidR="003A5B94" w:rsidRPr="00890882" w14:paraId="61B8F86F" w14:textId="77777777" w:rsidTr="007312AB">
        <w:tc>
          <w:tcPr>
            <w:tcW w:w="6233" w:type="dxa"/>
            <w:shd w:val="clear" w:color="auto" w:fill="auto"/>
          </w:tcPr>
          <w:p w14:paraId="768924EE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lpe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B.S. (2007) </w:t>
            </w:r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Evidence-based medicine. Continuous cardiotocography may reduce neonatal seizur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 Clinical;</w:t>
            </w:r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10(5): 161-161. </w:t>
            </w:r>
          </w:p>
        </w:tc>
        <w:tc>
          <w:tcPr>
            <w:tcW w:w="3117" w:type="dxa"/>
          </w:tcPr>
          <w:p w14:paraId="065ABAB2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brief item</w:t>
            </w:r>
          </w:p>
        </w:tc>
      </w:tr>
      <w:tr w:rsidR="003A5B94" w:rsidRPr="002518EA" w14:paraId="14AC6757" w14:textId="77777777" w:rsidTr="007312AB">
        <w:tc>
          <w:tcPr>
            <w:tcW w:w="6233" w:type="dxa"/>
            <w:shd w:val="clear" w:color="auto" w:fill="auto"/>
          </w:tcPr>
          <w:p w14:paraId="101F95E4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lthaus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J. E., Petersen, S. M., Fox, H. E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Holcroft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, C. J., &amp; Graham, E. M. (2005). Can electronic fetal monitoring identify preterm neonates with cerebral white matter injury?. Obstetrics &amp; Gynecology, 105(3), 458-465.</w:t>
            </w:r>
          </w:p>
        </w:tc>
        <w:tc>
          <w:tcPr>
            <w:tcW w:w="3117" w:type="dxa"/>
          </w:tcPr>
          <w:p w14:paraId="26C5FDF5" w14:textId="77777777" w:rsidR="003A5B94" w:rsidRPr="00D93506" w:rsidRDefault="003A5B94" w:rsidP="003A5B94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2518EA" w14:paraId="5B22FABC" w14:textId="77777777" w:rsidTr="007312AB">
        <w:tc>
          <w:tcPr>
            <w:tcW w:w="6233" w:type="dxa"/>
            <w:shd w:val="clear" w:color="auto" w:fill="auto"/>
          </w:tcPr>
          <w:p w14:paraId="35052516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mer-Wåhlin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I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Bördahl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P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Eikeland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T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Hellsten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C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Noren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H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Sörnes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, T., &amp; Rosen, K. G. (2002). ST analysis of the fetal electrocardiogram during labor: Nordic observational multicenter study. The Journal of Maternal-Fetal &amp; Neonatal Medicine, 12(4), 260-266.</w:t>
            </w:r>
          </w:p>
        </w:tc>
        <w:tc>
          <w:tcPr>
            <w:tcW w:w="3117" w:type="dxa"/>
          </w:tcPr>
          <w:p w14:paraId="216C847A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st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alysis</w:t>
            </w:r>
          </w:p>
        </w:tc>
      </w:tr>
      <w:tr w:rsidR="003A5B94" w:rsidRPr="002518EA" w14:paraId="7FDD082F" w14:textId="77777777" w:rsidTr="009350EC">
        <w:tc>
          <w:tcPr>
            <w:tcW w:w="6233" w:type="dxa"/>
            <w:shd w:val="clear" w:color="auto" w:fill="auto"/>
            <w:vAlign w:val="center"/>
          </w:tcPr>
          <w:p w14:paraId="67F9E3E6" w14:textId="77777777" w:rsidR="003A5B94" w:rsidRPr="00AA5DE4" w:rsidRDefault="003A5B94" w:rsidP="009350EC">
            <w:pPr>
              <w:tabs>
                <w:tab w:val="left" w:pos="352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nanth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C. V., Chauhan, S. P., Chen, H. Y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D’Alton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M. E., &amp;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Vintzileos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, A. M. (2013). Electronic fetal monitoring in the United States: temporal trends and adverse perinatal outcomes. Obstetrics &amp; Gynecology, 121(5), 927-933.</w:t>
            </w:r>
          </w:p>
        </w:tc>
        <w:tc>
          <w:tcPr>
            <w:tcW w:w="3117" w:type="dxa"/>
          </w:tcPr>
          <w:p w14:paraId="78A8D414" w14:textId="5F6D8CDC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t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 xml:space="preserve">rends in EFM use and changes in CS delivery rate and neonatal </w:t>
            </w:r>
            <w:proofErr w:type="spellStart"/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morbidiy</w:t>
            </w:r>
            <w:proofErr w:type="spellEnd"/>
            <w:r w:rsidRPr="00067C0B">
              <w:rPr>
                <w:rFonts w:ascii="Times New Roman" w:hAnsi="Times New Roman" w:cs="Times New Roman"/>
                <w:sz w:val="16"/>
                <w:szCs w:val="16"/>
              </w:rPr>
              <w:t xml:space="preserve"> and mortality</w:t>
            </w:r>
          </w:p>
        </w:tc>
      </w:tr>
      <w:tr w:rsidR="003A5B94" w:rsidRPr="002518EA" w14:paraId="7AA2B268" w14:textId="77777777" w:rsidTr="007312AB">
        <w:tc>
          <w:tcPr>
            <w:tcW w:w="6233" w:type="dxa"/>
            <w:shd w:val="clear" w:color="auto" w:fill="auto"/>
          </w:tcPr>
          <w:p w14:paraId="4D64F8EC" w14:textId="702E1B16" w:rsidR="003A5B94" w:rsidRPr="00AA5DE4" w:rsidRDefault="003A5B94" w:rsidP="003A5B94">
            <w:pPr>
              <w:tabs>
                <w:tab w:val="left" w:pos="352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Aruna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 xml:space="preserve">, V., &amp;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Abhilasha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 xml:space="preserve">, G. (2013). Cardiotocography during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 xml:space="preserve"> and its relation with neonatal outcome. Journal of Evolution of Medical and Dental Sciences, 2(9), 1402-1408.</w:t>
            </w:r>
          </w:p>
        </w:tc>
        <w:tc>
          <w:tcPr>
            <w:tcW w:w="3117" w:type="dxa"/>
          </w:tcPr>
          <w:p w14:paraId="35AE4BE7" w14:textId="22B05146" w:rsidR="003A5B9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2518EA" w14:paraId="28737D5F" w14:textId="77777777" w:rsidTr="007312AB">
        <w:tc>
          <w:tcPr>
            <w:tcW w:w="6233" w:type="dxa"/>
            <w:shd w:val="clear" w:color="auto" w:fill="auto"/>
          </w:tcPr>
          <w:p w14:paraId="5D8FFC44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yati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S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Pourali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L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Jeddi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L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Mirteimouri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Vatanchi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A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Salehi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M., &amp;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Hasanzadeh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E. (2020). Neonatal Outcomes of Continues Fetal Heart Rate Monitoring in Low-Risk Pregnant Women During Labor.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Medica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Iranica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3117" w:type="dxa"/>
          </w:tcPr>
          <w:p w14:paraId="77CDAD04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CTG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vs IA</w:t>
            </w:r>
          </w:p>
        </w:tc>
      </w:tr>
      <w:tr w:rsidR="003A5B94" w:rsidRPr="002518EA" w14:paraId="66A759CE" w14:textId="77777777" w:rsidTr="007312AB">
        <w:tc>
          <w:tcPr>
            <w:tcW w:w="6233" w:type="dxa"/>
            <w:shd w:val="clear" w:color="auto" w:fill="auto"/>
          </w:tcPr>
          <w:p w14:paraId="719D765B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youbi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J. M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Audibert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F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Boithias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C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Zupan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V., Taylor, S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Bosson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J. L., &amp;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Frydman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, R. (2002). Perinatal factors affecting survival and survival without disability of extreme premature infants at two years of age. European Journal of Obstetrics &amp; Gynecology and Reproductive Biology, 105(2), 124-131.</w:t>
            </w:r>
          </w:p>
        </w:tc>
        <w:tc>
          <w:tcPr>
            <w:tcW w:w="3117" w:type="dxa"/>
          </w:tcPr>
          <w:p w14:paraId="40D280E3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890882" w14:paraId="358636F5" w14:textId="77777777" w:rsidTr="007312AB">
        <w:tc>
          <w:tcPr>
            <w:tcW w:w="6233" w:type="dxa"/>
            <w:shd w:val="clear" w:color="auto" w:fill="auto"/>
          </w:tcPr>
          <w:p w14:paraId="3D2D2FC5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Ayres-de-Campos, D., Costa-Santos, C.,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Bernardes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, J., &amp;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SisPorto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®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Multicentre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 Validation Study Group. (2005). Prediction of neonatal state by computer analysis of fetal heart rate tracings: the antepartum arm of the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SisPorto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® </w:t>
            </w:r>
            <w:proofErr w:type="spellStart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>multicentre</w:t>
            </w:r>
            <w:proofErr w:type="spellEnd"/>
            <w:r w:rsidRPr="00AA5DE4">
              <w:rPr>
                <w:rFonts w:ascii="Times New Roman" w:hAnsi="Times New Roman" w:cs="Times New Roman"/>
                <w:sz w:val="16"/>
                <w:szCs w:val="16"/>
              </w:rPr>
              <w:t xml:space="preserve"> validation study. European Journal of Obstetrics &amp; Gynecology and Reproductive Biology, 118(1), 52-60.</w:t>
            </w:r>
          </w:p>
        </w:tc>
        <w:tc>
          <w:tcPr>
            <w:tcW w:w="3117" w:type="dxa"/>
          </w:tcPr>
          <w:p w14:paraId="098E5CAE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HIE cases n = 2</w:t>
            </w:r>
          </w:p>
        </w:tc>
      </w:tr>
      <w:tr w:rsidR="003A5B94" w:rsidRPr="00890882" w14:paraId="144345D9" w14:textId="77777777" w:rsidTr="007312AB">
        <w:tc>
          <w:tcPr>
            <w:tcW w:w="6233" w:type="dxa"/>
            <w:shd w:val="clear" w:color="auto" w:fill="auto"/>
          </w:tcPr>
          <w:p w14:paraId="796D4E16" w14:textId="0F9695C1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Badawi</w:t>
            </w:r>
            <w:proofErr w:type="spellEnd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 xml:space="preserve">, N., </w:t>
            </w:r>
            <w:proofErr w:type="spellStart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Kurinczuk</w:t>
            </w:r>
            <w:proofErr w:type="spellEnd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 xml:space="preserve">, J. J., Keogh, J. M., </w:t>
            </w:r>
            <w:proofErr w:type="spellStart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Alessandri</w:t>
            </w:r>
            <w:proofErr w:type="spellEnd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 xml:space="preserve">, L. M., O'Sullivan, F., Burton, P. R., ... &amp; Stanley, F. J. (1998). Antepartum risk factors for newborn encephalopathy: the Western Australian case-control study. </w:t>
            </w:r>
            <w:proofErr w:type="spellStart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Bmj</w:t>
            </w:r>
            <w:proofErr w:type="spellEnd"/>
            <w:r w:rsidRPr="003A5B94">
              <w:rPr>
                <w:rFonts w:ascii="Times New Roman" w:hAnsi="Times New Roman" w:cs="Times New Roman"/>
                <w:sz w:val="16"/>
                <w:szCs w:val="16"/>
              </w:rPr>
              <w:t>, 317(7172), 1549-1553.</w:t>
            </w:r>
          </w:p>
        </w:tc>
        <w:tc>
          <w:tcPr>
            <w:tcW w:w="3117" w:type="dxa"/>
          </w:tcPr>
          <w:p w14:paraId="71599202" w14:textId="4D1527E5" w:rsidR="003A5B9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2518EA" w14:paraId="7C7394BE" w14:textId="77777777" w:rsidTr="007312AB">
        <w:tc>
          <w:tcPr>
            <w:tcW w:w="6233" w:type="dxa"/>
            <w:shd w:val="clear" w:color="auto" w:fill="auto"/>
          </w:tcPr>
          <w:p w14:paraId="78F7343C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Balayla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, J., &amp;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Shrem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, G. (2019). Use of artificial intelligence (AI) in the interpretation of intrapartum fetal heart rate (FHR) tracings: a systematic review and meta-analysis. Archives of gynecology and obstetrics, 300, 7-14.</w:t>
            </w:r>
          </w:p>
        </w:tc>
        <w:tc>
          <w:tcPr>
            <w:tcW w:w="3117" w:type="dxa"/>
          </w:tcPr>
          <w:p w14:paraId="3E9BDCD4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 + meta-analysis</w:t>
            </w:r>
          </w:p>
        </w:tc>
      </w:tr>
      <w:tr w:rsidR="003A5B94" w:rsidRPr="002518EA" w14:paraId="72CA2475" w14:textId="77777777" w:rsidTr="007312AB">
        <w:tc>
          <w:tcPr>
            <w:tcW w:w="6233" w:type="dxa"/>
            <w:shd w:val="clear" w:color="auto" w:fill="auto"/>
          </w:tcPr>
          <w:p w14:paraId="791E3428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Barstow, C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auer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R., &amp;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Jamieson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B. (2010). </w:t>
            </w:r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How does electronic fetal heart rate monitoring affect labor and delivery outcomes?.</w:t>
            </w:r>
          </w:p>
        </w:tc>
        <w:tc>
          <w:tcPr>
            <w:tcW w:w="3117" w:type="dxa"/>
          </w:tcPr>
          <w:p w14:paraId="16C3DB8B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evidence based answer</w:t>
            </w:r>
          </w:p>
        </w:tc>
      </w:tr>
      <w:tr w:rsidR="003A5B94" w:rsidRPr="002518EA" w14:paraId="62FB5AB3" w14:textId="77777777" w:rsidTr="007312AB">
        <w:tc>
          <w:tcPr>
            <w:tcW w:w="6233" w:type="dxa"/>
            <w:shd w:val="clear" w:color="auto" w:fill="auto"/>
          </w:tcPr>
          <w:p w14:paraId="4FE588D9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Becker, J. H., Kuipers, L. J., Schuit, E., Visser, G. H., Van den Akker, E. S., Van Beek, E., ... </w:t>
            </w:r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&amp;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Kwee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, A. (2012). Predictive value of the baseline T‐QRS ratio of the fetal electrocardiogram in intrapartum fetal monitoring: a prospective cohort study.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obstetricia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 et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gynecologica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scandinavica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, 91(2), 189-197.</w:t>
            </w:r>
          </w:p>
        </w:tc>
        <w:tc>
          <w:tcPr>
            <w:tcW w:w="3117" w:type="dxa"/>
          </w:tcPr>
          <w:p w14:paraId="33BFDFD9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ST vs neonatal outcome</w:t>
            </w:r>
          </w:p>
        </w:tc>
      </w:tr>
      <w:tr w:rsidR="003A5B94" w:rsidRPr="002518EA" w14:paraId="076F611B" w14:textId="77777777" w:rsidTr="007312AB">
        <w:tc>
          <w:tcPr>
            <w:tcW w:w="6233" w:type="dxa"/>
            <w:shd w:val="clear" w:color="auto" w:fill="auto"/>
          </w:tcPr>
          <w:p w14:paraId="5FD3812F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Bilardo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, C. M., Wolf, H.,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Stigter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, R. H., Ville, Y., Baez, E.,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Visser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, G. H. A., &amp;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Hecher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, K. (2004). Relationship between monitoring parameters and perinatal outcome in severe, early intrauterine growth restriction. Ultrasound in Obstetrics and Gynecology: The Official Journal of the International Society of Ultrasound in Obstetrics and Gynecology, 23(2), 119-125.</w:t>
            </w:r>
          </w:p>
        </w:tc>
        <w:tc>
          <w:tcPr>
            <w:tcW w:w="3117" w:type="dxa"/>
          </w:tcPr>
          <w:p w14:paraId="500FC117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2518EA" w14:paraId="2D8D83AE" w14:textId="77777777" w:rsidTr="007312AB">
        <w:tc>
          <w:tcPr>
            <w:tcW w:w="6233" w:type="dxa"/>
            <w:shd w:val="clear" w:color="auto" w:fill="auto"/>
          </w:tcPr>
          <w:p w14:paraId="56ED02CD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Boucher, M., &amp;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Yonekura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, M. L. (1986). Perinatal </w:t>
            </w:r>
            <w:proofErr w:type="spellStart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listeriosis</w:t>
            </w:r>
            <w:proofErr w:type="spellEnd"/>
            <w:r w:rsidRPr="00D93506">
              <w:rPr>
                <w:rFonts w:ascii="Times New Roman" w:hAnsi="Times New Roman" w:cs="Times New Roman"/>
                <w:sz w:val="16"/>
                <w:szCs w:val="16"/>
              </w:rPr>
              <w:t xml:space="preserve"> (early-onset): correlation of antenatal manifestations and neonatal outcome. Obstetrics and gynecology, 68(5), 593-597.</w:t>
            </w:r>
          </w:p>
        </w:tc>
        <w:tc>
          <w:tcPr>
            <w:tcW w:w="3117" w:type="dxa"/>
          </w:tcPr>
          <w:p w14:paraId="5D9162F0" w14:textId="77777777" w:rsidR="003A5B94" w:rsidRPr="008E1DAD" w:rsidRDefault="003A5B94" w:rsidP="003A5B94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no neonatal outcome of interest</w:t>
            </w:r>
          </w:p>
        </w:tc>
      </w:tr>
      <w:tr w:rsidR="003A5B94" w:rsidRPr="002518EA" w14:paraId="7D65DD72" w14:textId="77777777" w:rsidTr="007312AB">
        <w:tc>
          <w:tcPr>
            <w:tcW w:w="6233" w:type="dxa"/>
            <w:shd w:val="clear" w:color="auto" w:fill="auto"/>
          </w:tcPr>
          <w:p w14:paraId="290172AB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93506">
              <w:rPr>
                <w:rFonts w:ascii="Times New Roman" w:hAnsi="Times New Roman" w:cs="Times New Roman"/>
                <w:sz w:val="16"/>
                <w:szCs w:val="16"/>
              </w:rPr>
              <w:t>Brady, J. P., &amp; James, L. S. (1962). Heart rate changes in the fetus and newborn infant during labor, delivery, and the immediate neonatal period. American journal of obstetrics and gynecology, 84(1), 1-12.</w:t>
            </w:r>
          </w:p>
        </w:tc>
        <w:tc>
          <w:tcPr>
            <w:tcW w:w="3117" w:type="dxa"/>
          </w:tcPr>
          <w:p w14:paraId="3798D666" w14:textId="77777777" w:rsidR="003A5B94" w:rsidRPr="000363C3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statistical analysis</w:t>
            </w:r>
          </w:p>
        </w:tc>
      </w:tr>
      <w:tr w:rsidR="003A5B94" w:rsidRPr="002518EA" w14:paraId="61E61EBE" w14:textId="77777777" w:rsidTr="007312AB">
        <w:tc>
          <w:tcPr>
            <w:tcW w:w="6233" w:type="dxa"/>
            <w:shd w:val="clear" w:color="auto" w:fill="auto"/>
          </w:tcPr>
          <w:p w14:paraId="47ED48D0" w14:textId="77777777" w:rsidR="003A5B94" w:rsidRPr="00AA5DE4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Braly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, P.,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Garite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, T., &amp; German, J. C. (1980). Fetal heart rate patterns in infants in whom necrotizing enterocolitis develops: a preliminary report. Archives of Surgery, 115(9), 1050-1053.</w:t>
            </w:r>
          </w:p>
        </w:tc>
        <w:tc>
          <w:tcPr>
            <w:tcW w:w="3117" w:type="dxa"/>
          </w:tcPr>
          <w:p w14:paraId="750F2AB4" w14:textId="77777777" w:rsidR="003A5B94" w:rsidRPr="000363C3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statistical analysis</w:t>
            </w:r>
          </w:p>
        </w:tc>
      </w:tr>
      <w:tr w:rsidR="003A5B94" w:rsidRPr="002518EA" w14:paraId="434B5B49" w14:textId="77777777" w:rsidTr="007312AB">
        <w:tc>
          <w:tcPr>
            <w:tcW w:w="6233" w:type="dxa"/>
            <w:shd w:val="clear" w:color="auto" w:fill="auto"/>
          </w:tcPr>
          <w:p w14:paraId="543659D4" w14:textId="77777777" w:rsidR="003A5B94" w:rsidRPr="008E1DAD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Brocklehurst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, Peter, et al.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Computerised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 interpretation of the fetal heart rate during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: a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randomised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 controlled trial (INFANT). Health Technology Assessment, 2018, 22.9.</w:t>
            </w:r>
          </w:p>
        </w:tc>
        <w:tc>
          <w:tcPr>
            <w:tcW w:w="3117" w:type="dxa"/>
          </w:tcPr>
          <w:p w14:paraId="44210F0E" w14:textId="77777777" w:rsidR="003A5B94" w:rsidRPr="00890882" w:rsidRDefault="003A5B94" w:rsidP="003A5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decision support software vs no decision support software</w:t>
            </w:r>
          </w:p>
        </w:tc>
      </w:tr>
      <w:tr w:rsidR="003A5B94" w:rsidRPr="00890882" w14:paraId="7D535F2E" w14:textId="77777777" w:rsidTr="001B3CB0">
        <w:tc>
          <w:tcPr>
            <w:tcW w:w="9350" w:type="dxa"/>
            <w:gridSpan w:val="2"/>
            <w:tcBorders>
              <w:left w:val="nil"/>
              <w:bottom w:val="nil"/>
              <w:right w:val="nil"/>
            </w:tcBorders>
          </w:tcPr>
          <w:p w14:paraId="6C61C1C4" w14:textId="77777777" w:rsidR="003A5B94" w:rsidRDefault="003A5B94" w:rsidP="003A5B94">
            <w:pPr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ontinues</w:t>
            </w:r>
          </w:p>
        </w:tc>
      </w:tr>
    </w:tbl>
    <w:p w14:paraId="398F911E" w14:textId="0417FB9F" w:rsidR="001B3CB0" w:rsidRPr="00A44967" w:rsidRDefault="008D1C52" w:rsidP="008D1C52">
      <w:pPr>
        <w:rPr>
          <w:rFonts w:ascii="Times New Roman" w:hAnsi="Times New Roman" w:cs="Times New Roman"/>
          <w:b/>
          <w:sz w:val="16"/>
          <w:szCs w:val="16"/>
        </w:rPr>
      </w:pPr>
      <w:r>
        <w:rPr>
          <w:rFonts w:ascii="Times New Roman" w:hAnsi="Times New Roman" w:cs="Times New Roman"/>
          <w:b/>
          <w:i/>
          <w:sz w:val="16"/>
          <w:szCs w:val="16"/>
        </w:rPr>
        <w:br w:type="page"/>
      </w:r>
      <w:r w:rsidR="001B3CB0" w:rsidRPr="00A44967">
        <w:rPr>
          <w:rFonts w:ascii="Times New Roman" w:hAnsi="Times New Roman" w:cs="Times New Roman"/>
          <w:b/>
          <w:sz w:val="16"/>
          <w:szCs w:val="16"/>
        </w:rPr>
        <w:lastRenderedPageBreak/>
        <w:t>Table S1. Continued</w:t>
      </w:r>
      <w:r w:rsidR="00561961" w:rsidRPr="00A44967">
        <w:rPr>
          <w:rFonts w:ascii="Times New Roman" w:hAnsi="Times New Roman" w:cs="Times New Roman"/>
          <w:b/>
          <w:sz w:val="16"/>
          <w:szCs w:val="16"/>
        </w:rPr>
        <w:t xml:space="preserve"> 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6233"/>
        <w:gridCol w:w="3117"/>
      </w:tblGrid>
      <w:tr w:rsidR="00BB4431" w:rsidRPr="00890882" w14:paraId="6B4833A4" w14:textId="77777777" w:rsidTr="00C465E7">
        <w:tc>
          <w:tcPr>
            <w:tcW w:w="6233" w:type="dxa"/>
          </w:tcPr>
          <w:p w14:paraId="53BF0451" w14:textId="7747F1F4" w:rsidR="00BB4431" w:rsidRPr="008E1DAD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thor names, year of publication, title, journal </w:t>
            </w:r>
          </w:p>
        </w:tc>
        <w:tc>
          <w:tcPr>
            <w:tcW w:w="3117" w:type="dxa"/>
          </w:tcPr>
          <w:p w14:paraId="62156ECA" w14:textId="1E1A08DE" w:rsidR="00BB4431" w:rsidRPr="008E1DAD" w:rsidRDefault="00BB4431" w:rsidP="00BB4431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>Reason for exclusion</w:t>
            </w:r>
          </w:p>
        </w:tc>
      </w:tr>
      <w:tr w:rsidR="009350EC" w:rsidRPr="00890882" w14:paraId="278EC6BB" w14:textId="77777777" w:rsidTr="00C465E7">
        <w:tc>
          <w:tcPr>
            <w:tcW w:w="6233" w:type="dxa"/>
          </w:tcPr>
          <w:p w14:paraId="201A1E57" w14:textId="140943D4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Brown, J. A., Morrison, J. C.,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Magann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, E. F., &amp;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Cefalo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, R. C. (2009). Fetal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extrasystole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 may predict poor neonatal outcome. Australian and New Zealand Journal of Obstetrics and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, 49(4), 404-406.</w:t>
            </w:r>
          </w:p>
        </w:tc>
        <w:tc>
          <w:tcPr>
            <w:tcW w:w="3117" w:type="dxa"/>
          </w:tcPr>
          <w:p w14:paraId="250ABA03" w14:textId="427BDFE7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case report</w:t>
            </w:r>
          </w:p>
        </w:tc>
      </w:tr>
      <w:tr w:rsidR="00BB4431" w:rsidRPr="00890882" w14:paraId="52FBE60D" w14:textId="77777777" w:rsidTr="007312AB">
        <w:tc>
          <w:tcPr>
            <w:tcW w:w="6233" w:type="dxa"/>
            <w:shd w:val="clear" w:color="auto" w:fill="auto"/>
          </w:tcPr>
          <w:p w14:paraId="36EDE1C3" w14:textId="107C041A" w:rsidR="00BB4431" w:rsidRPr="00E36461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Buhimschi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, C., Abdel-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Razeq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, S. S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Pettker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, C. M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Cackovic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Bahtiyar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, M. O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Norwitz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, E. R., ... </w:t>
            </w:r>
            <w:r w:rsidRPr="008E1DAD">
              <w:rPr>
                <w:rFonts w:ascii="Times New Roman" w:hAnsi="Times New Roman" w:cs="Times New Roman"/>
                <w:sz w:val="16"/>
                <w:szCs w:val="16"/>
              </w:rPr>
              <w:t xml:space="preserve">&amp; </w:t>
            </w:r>
            <w:proofErr w:type="spellStart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Buhimschi</w:t>
            </w:r>
            <w:proofErr w:type="spellEnd"/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, I. A. (2006). Fetal heart rate monitoring patterns (FHR-MP) to predict early-onset neonatal sepsis in utero in pregnancies complicated by intra-amniotic infection/inflammation. American Journal of Obstetrics &amp; Gynecology, 195(6), S224.</w:t>
            </w:r>
          </w:p>
        </w:tc>
        <w:tc>
          <w:tcPr>
            <w:tcW w:w="3117" w:type="dxa"/>
          </w:tcPr>
          <w:p w14:paraId="5EFAB4EE" w14:textId="00B615D7" w:rsidR="00BB4431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conference abstract</w:t>
            </w:r>
          </w:p>
        </w:tc>
      </w:tr>
      <w:tr w:rsidR="00BB4431" w:rsidRPr="00890882" w14:paraId="2A2C7AAC" w14:textId="77777777" w:rsidTr="007312AB">
        <w:tc>
          <w:tcPr>
            <w:tcW w:w="6233" w:type="dxa"/>
            <w:shd w:val="clear" w:color="auto" w:fill="auto"/>
          </w:tcPr>
          <w:p w14:paraId="13D54F0F" w14:textId="24AD87AC" w:rsidR="00BB4431" w:rsidRPr="00E36461" w:rsidRDefault="00BB4431" w:rsidP="00BB4431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Burrus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D. R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'Shea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Jr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 M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Veille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J. C., &amp; Mueller-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eubach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E. (1994). </w:t>
            </w:r>
            <w:r w:rsidRPr="008E1DAD">
              <w:rPr>
                <w:rFonts w:ascii="Times New Roman" w:hAnsi="Times New Roman" w:cs="Times New Roman"/>
                <w:sz w:val="16"/>
                <w:szCs w:val="16"/>
              </w:rPr>
              <w:t>The predictive value of intrapartum fetal heart rate abnormalities in the extremely premature infant. American journal of obstetrics and gynecology, 171(4), 1128-1132.</w:t>
            </w:r>
          </w:p>
        </w:tc>
        <w:tc>
          <w:tcPr>
            <w:tcW w:w="3117" w:type="dxa"/>
          </w:tcPr>
          <w:p w14:paraId="7946BF79" w14:textId="7A0C95CE" w:rsidR="00BB4431" w:rsidRPr="000363C3" w:rsidRDefault="00BB4431" w:rsidP="002278E2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cases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IVH n = 8</w:t>
            </w:r>
          </w:p>
        </w:tc>
      </w:tr>
      <w:tr w:rsidR="00BB4431" w:rsidRPr="002518EA" w14:paraId="242C600A" w14:textId="77777777" w:rsidTr="007312AB">
        <w:tc>
          <w:tcPr>
            <w:tcW w:w="6233" w:type="dxa"/>
            <w:shd w:val="clear" w:color="auto" w:fill="auto"/>
          </w:tcPr>
          <w:p w14:paraId="4BF208DF" w14:textId="77777777" w:rsidR="00BB4431" w:rsidRPr="008E1DAD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Cahill, A. G.,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Tuuli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M. G., Stout, M. J.,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López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J. D., &amp;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Macones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G. A. (2018). A prospective cohort study of fetal heart rate monitoring: deceleration area is predictive of fetal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acidemia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. American journal of obstetrics and gynecology, 218(5), 523-e1.</w:t>
            </w:r>
          </w:p>
        </w:tc>
        <w:tc>
          <w:tcPr>
            <w:tcW w:w="3117" w:type="dxa"/>
          </w:tcPr>
          <w:p w14:paraId="1F4B3B3D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no neonatal outcome of interest </w:t>
            </w:r>
          </w:p>
        </w:tc>
      </w:tr>
      <w:tr w:rsidR="00BB4431" w:rsidRPr="00890882" w14:paraId="5CA12985" w14:textId="77777777" w:rsidTr="007312AB">
        <w:tc>
          <w:tcPr>
            <w:tcW w:w="6233" w:type="dxa"/>
            <w:shd w:val="clear" w:color="auto" w:fill="auto"/>
          </w:tcPr>
          <w:p w14:paraId="556D210B" w14:textId="77777777" w:rsidR="00BB4431" w:rsidRPr="008E1DAD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Cahill, A. G.,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Tuuli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M. G., Stout, M. J.,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López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J. D., &amp;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Macones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G. A. (2018). A prospective cohort study of fetal heart rate monitoring: deceleration area is predictive of fetal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acidemia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. American journal of obstetrics and gynecology, 218(5), 523-e1.</w:t>
            </w:r>
          </w:p>
        </w:tc>
        <w:tc>
          <w:tcPr>
            <w:tcW w:w="3117" w:type="dxa"/>
            <w:shd w:val="clear" w:color="auto" w:fill="auto"/>
          </w:tcPr>
          <w:p w14:paraId="569992CA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Duplicate</w:t>
            </w:r>
          </w:p>
        </w:tc>
      </w:tr>
      <w:tr w:rsidR="00BB4431" w:rsidRPr="002518EA" w14:paraId="40B3D286" w14:textId="77777777" w:rsidTr="007312AB">
        <w:tc>
          <w:tcPr>
            <w:tcW w:w="6233" w:type="dxa"/>
            <w:shd w:val="clear" w:color="auto" w:fill="auto"/>
          </w:tcPr>
          <w:p w14:paraId="2DC2C0DD" w14:textId="77777777" w:rsidR="00BB4431" w:rsidRPr="008E1DAD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Chauhan, S. P., Weiner, S. J.,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Saade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, G. R., Belfort, M. A., Reddy, U. M., Thorp Jr, J. M., ... &amp; Human Development (NICHD) Maternal-Fetal Medicine Units (MFMU) Network. (2018). Intrapartum fetal heart rate tracing among small-for-gestational age compared with appropriate-for-gestational-age neonates. Obstetrics &amp; Gynecology, 132(4), 1019-1025.</w:t>
            </w:r>
          </w:p>
        </w:tc>
        <w:tc>
          <w:tcPr>
            <w:tcW w:w="3117" w:type="dxa"/>
          </w:tcPr>
          <w:p w14:paraId="236DA731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BB4431" w:rsidRPr="002518EA" w14:paraId="6BFE5F6D" w14:textId="77777777" w:rsidTr="007312AB">
        <w:tc>
          <w:tcPr>
            <w:tcW w:w="6233" w:type="dxa"/>
            <w:shd w:val="clear" w:color="auto" w:fill="auto"/>
          </w:tcPr>
          <w:p w14:paraId="4DA042B5" w14:textId="77777777" w:rsidR="00BB4431" w:rsidRPr="008E1DAD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Chen, H. Y., Chauhan, S. P.,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Ananth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C. V.,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Vintzileos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, A. M., &amp;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Abuhamad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, A. Z. (2011). Electronic fetal heart rate monitoring and its relationship to neonatal and infant mortality in the United States. American journal of obstetrics and gynecology, 204(6), 491-e1.</w:t>
            </w:r>
          </w:p>
        </w:tc>
        <w:tc>
          <w:tcPr>
            <w:tcW w:w="3117" w:type="dxa"/>
          </w:tcPr>
          <w:p w14:paraId="182C0667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EFM vs no EFM</w:t>
            </w:r>
          </w:p>
        </w:tc>
      </w:tr>
      <w:tr w:rsidR="00BB4431" w:rsidRPr="002518EA" w14:paraId="09EB7F6A" w14:textId="77777777" w:rsidTr="007312AB">
        <w:tc>
          <w:tcPr>
            <w:tcW w:w="6233" w:type="dxa"/>
            <w:shd w:val="clear" w:color="auto" w:fill="auto"/>
          </w:tcPr>
          <w:p w14:paraId="189FD9C7" w14:textId="77777777" w:rsidR="00BB4431" w:rsidRPr="008E1DAD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Chuang, J., Chou, C. T., Cheng, W. C., Huang, L. W., Hwang, J. L., &amp; Tsai, Y. L. (2004). Spontaneous fetal heart rate deceleration: an ominous sign for fetal outcome. Archives of Gynecology and Obstetrics, 269, 254-258.</w:t>
            </w:r>
          </w:p>
        </w:tc>
        <w:tc>
          <w:tcPr>
            <w:tcW w:w="3117" w:type="dxa"/>
          </w:tcPr>
          <w:p w14:paraId="47726077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BB4431" w:rsidRPr="00890882" w14:paraId="22159C93" w14:textId="77777777" w:rsidTr="007312AB">
        <w:tc>
          <w:tcPr>
            <w:tcW w:w="6233" w:type="dxa"/>
            <w:shd w:val="clear" w:color="auto" w:fill="auto"/>
          </w:tcPr>
          <w:p w14:paraId="2A83B23E" w14:textId="77777777" w:rsidR="00BB4431" w:rsidRPr="00F83220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Colditz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, P.B.,</w:t>
            </w: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 Henderson-Smar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D.J. (1990) </w:t>
            </w: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Electronic fetal heart rate monitoring during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: Does it prevent perinatal asphyxia and cerebral palsy? Med. J. Aust. 153 (88-90))</w:t>
            </w:r>
          </w:p>
        </w:tc>
        <w:tc>
          <w:tcPr>
            <w:tcW w:w="3117" w:type="dxa"/>
          </w:tcPr>
          <w:p w14:paraId="1959B8DC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BB4431" w:rsidRPr="00890882" w14:paraId="387BC0B9" w14:textId="77777777" w:rsidTr="007312AB">
        <w:tc>
          <w:tcPr>
            <w:tcW w:w="6233" w:type="dxa"/>
            <w:shd w:val="clear" w:color="auto" w:fill="auto"/>
          </w:tcPr>
          <w:p w14:paraId="32248646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Colditz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, P.B.,</w:t>
            </w: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 Henderson-Smar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D.J. (1991) </w:t>
            </w:r>
            <w:r w:rsidRPr="00B14F48">
              <w:rPr>
                <w:rFonts w:ascii="Times New Roman" w:hAnsi="Times New Roman" w:cs="Times New Roman"/>
                <w:sz w:val="16"/>
                <w:szCs w:val="16"/>
              </w:rPr>
              <w:t xml:space="preserve">Erratum: Electronic fetal heart rate monitoring during </w:t>
            </w:r>
            <w:proofErr w:type="spellStart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B14F48">
              <w:rPr>
                <w:rFonts w:ascii="Times New Roman" w:hAnsi="Times New Roman" w:cs="Times New Roman"/>
                <w:sz w:val="16"/>
                <w:szCs w:val="16"/>
              </w:rPr>
              <w:t>: Does it prevent perinatal asphyxia and cerebral palsy? Med. J. Aust. 153 (88-90))</w:t>
            </w:r>
          </w:p>
        </w:tc>
        <w:tc>
          <w:tcPr>
            <w:tcW w:w="3117" w:type="dxa"/>
          </w:tcPr>
          <w:p w14:paraId="3E400139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rticle type; erratum </w:t>
            </w:r>
          </w:p>
        </w:tc>
      </w:tr>
      <w:tr w:rsidR="00D577B7" w:rsidRPr="00890882" w14:paraId="32DABB03" w14:textId="77777777" w:rsidTr="007312AB">
        <w:tc>
          <w:tcPr>
            <w:tcW w:w="6233" w:type="dxa"/>
            <w:shd w:val="clear" w:color="auto" w:fill="auto"/>
          </w:tcPr>
          <w:p w14:paraId="1BC8F6B9" w14:textId="7F88CFDD" w:rsidR="00D577B7" w:rsidRPr="00B14F48" w:rsidRDefault="00402E18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402E18">
              <w:rPr>
                <w:rFonts w:ascii="Times New Roman" w:hAnsi="Times New Roman" w:cs="Times New Roman"/>
                <w:sz w:val="16"/>
                <w:szCs w:val="16"/>
              </w:rPr>
              <w:t>Cole, C. (2003). Admission electronic fetal monitoring does not improve neonatal outcomes. Journal of family practice, 52(6).</w:t>
            </w:r>
          </w:p>
        </w:tc>
        <w:tc>
          <w:tcPr>
            <w:tcW w:w="3117" w:type="dxa"/>
          </w:tcPr>
          <w:p w14:paraId="07ADD540" w14:textId="352B15E9" w:rsidR="00D577B7" w:rsidRDefault="00402E18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dmission EFM vs usual-care</w:t>
            </w:r>
          </w:p>
        </w:tc>
      </w:tr>
      <w:tr w:rsidR="00BB4431" w:rsidRPr="00890882" w14:paraId="11E9F142" w14:textId="77777777" w:rsidTr="007312AB">
        <w:tc>
          <w:tcPr>
            <w:tcW w:w="6233" w:type="dxa"/>
            <w:shd w:val="clear" w:color="auto" w:fill="auto"/>
          </w:tcPr>
          <w:p w14:paraId="7E9D4AF3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Denney, J., Holmgren, C., Henry, E., Rose, N., Jackson, M., &amp;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Esplin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, S. (2009). 561: Category III fetal heart rate tracings: a rare occurrence strongly associated with adverse neonatal outcome. American Journal of Obstetrics &amp; Gynecology, 201(6), S208-S209.</w:t>
            </w:r>
          </w:p>
        </w:tc>
        <w:tc>
          <w:tcPr>
            <w:tcW w:w="3117" w:type="dxa"/>
          </w:tcPr>
          <w:p w14:paraId="735152FF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poster session</w:t>
            </w:r>
          </w:p>
        </w:tc>
      </w:tr>
      <w:tr w:rsidR="00BB4431" w:rsidRPr="00890882" w14:paraId="05E17785" w14:textId="77777777" w:rsidTr="007312AB">
        <w:tc>
          <w:tcPr>
            <w:tcW w:w="6233" w:type="dxa"/>
            <w:shd w:val="clear" w:color="auto" w:fill="auto"/>
          </w:tcPr>
          <w:p w14:paraId="56D924C0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Dijxhoorn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M. J., Visser, G. H. A., Touwen, B. C. L., &amp; Huisjes, H. J. (1987). </w:t>
            </w:r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Apgar score, meconium and acidaemia at birth in small‐for‐gestational age infants born at term, and their relation to neonatal neurological morbidity. BJOG: An International Journal of Obstetrics &amp;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, 94(9), 873-879.</w:t>
            </w:r>
          </w:p>
        </w:tc>
        <w:tc>
          <w:tcPr>
            <w:tcW w:w="3117" w:type="dxa"/>
          </w:tcPr>
          <w:p w14:paraId="6363C74B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BB4431" w:rsidRPr="00890882" w14:paraId="613CD831" w14:textId="77777777" w:rsidTr="007312AB">
        <w:tc>
          <w:tcPr>
            <w:tcW w:w="6233" w:type="dxa"/>
            <w:shd w:val="clear" w:color="auto" w:fill="auto"/>
          </w:tcPr>
          <w:p w14:paraId="35B2D2AE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DiPietro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, J. A., Kivlighan, K. T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Costigan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 xml:space="preserve">, K. A., Rubin, S. E., </w:t>
            </w:r>
            <w:proofErr w:type="spellStart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Shiffler</w:t>
            </w:r>
            <w:proofErr w:type="spellEnd"/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, D. E., Henderson, J. L., &amp; Pillion, J. P. (2010). Prenatal antecedents of newborn neurological maturation. Child development, 81(1), 115-130.</w:t>
            </w:r>
          </w:p>
        </w:tc>
        <w:tc>
          <w:tcPr>
            <w:tcW w:w="3117" w:type="dxa"/>
          </w:tcPr>
          <w:p w14:paraId="28491AE1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  <w:p w14:paraId="1798F006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B4431" w:rsidRPr="00890882" w14:paraId="4F35334B" w14:textId="77777777" w:rsidTr="007312AB">
        <w:tc>
          <w:tcPr>
            <w:tcW w:w="6233" w:type="dxa"/>
            <w:shd w:val="clear" w:color="auto" w:fill="auto"/>
          </w:tcPr>
          <w:p w14:paraId="763EAA9C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Eden, R. D., Evans, M. I., Britt, D. W., Evans, S. M., Gallagher, P., &amp; Schifrin, B. S. (2021). Combined prenatal and postnatal prediction of early neonatal compromise risk. The Journal of Maternal-Fetal &amp; Neonatal Medicine, 34(18), 2996-3007.</w:t>
            </w:r>
          </w:p>
        </w:tc>
        <w:tc>
          <w:tcPr>
            <w:tcW w:w="3117" w:type="dxa"/>
          </w:tcPr>
          <w:p w14:paraId="5D242891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no info on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h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vs.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nhr</w:t>
            </w:r>
            <w:proofErr w:type="spellEnd"/>
          </w:p>
        </w:tc>
      </w:tr>
      <w:tr w:rsidR="00BB4431" w:rsidRPr="00890882" w14:paraId="7BE927D1" w14:textId="77777777" w:rsidTr="007312AB">
        <w:tc>
          <w:tcPr>
            <w:tcW w:w="6233" w:type="dxa"/>
            <w:shd w:val="clear" w:color="auto" w:fill="auto"/>
          </w:tcPr>
          <w:p w14:paraId="46FD9E4F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36461">
              <w:rPr>
                <w:rFonts w:ascii="Times New Roman" w:hAnsi="Times New Roman" w:cs="Times New Roman"/>
                <w:sz w:val="16"/>
                <w:szCs w:val="16"/>
              </w:rPr>
              <w:t>Eden, R. D., Evans, M. I., Evans, S. M., &amp; Schifrin, B. S. (2018). The “fetal reserve index”: re-engineering the interpretation and responses to fetal heart rate patterns. Fetal diagnosis and therapy, 43(2), 90-104.</w:t>
            </w:r>
          </w:p>
        </w:tc>
        <w:tc>
          <w:tcPr>
            <w:tcW w:w="3117" w:type="dxa"/>
          </w:tcPr>
          <w:p w14:paraId="0AAF2348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no info on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h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vs.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nhr</w:t>
            </w:r>
            <w:proofErr w:type="spellEnd"/>
          </w:p>
        </w:tc>
      </w:tr>
      <w:tr w:rsidR="00BB4431" w:rsidRPr="00890882" w14:paraId="38691FF6" w14:textId="77777777" w:rsidTr="007312AB">
        <w:tc>
          <w:tcPr>
            <w:tcW w:w="6233" w:type="dxa"/>
            <w:shd w:val="clear" w:color="auto" w:fill="auto"/>
          </w:tcPr>
          <w:p w14:paraId="3AA972A4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Ellison, P., SHERIDANPEREIRA, M., MacDonald, D., &amp; Foster, M. (1989, September). Relations between fetal heart monitoring patterns and the neonatal neurological evaluation. In ANNALS OF NEUROLOGY (Vol. 26, No. 3, pp. 429-430). 34 BEACON STREET, BOSTON, MA 02108-1493: LITTLE BROWN CO.</w:t>
            </w:r>
          </w:p>
        </w:tc>
        <w:tc>
          <w:tcPr>
            <w:tcW w:w="3117" w:type="dxa"/>
          </w:tcPr>
          <w:p w14:paraId="119FBED8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conference abstract</w:t>
            </w:r>
          </w:p>
        </w:tc>
      </w:tr>
      <w:tr w:rsidR="00BB4431" w:rsidRPr="00890882" w14:paraId="633D3DC0" w14:textId="77777777" w:rsidTr="007312AB">
        <w:tc>
          <w:tcPr>
            <w:tcW w:w="6233" w:type="dxa"/>
            <w:shd w:val="clear" w:color="auto" w:fill="auto"/>
          </w:tcPr>
          <w:p w14:paraId="33FC02C0" w14:textId="77777777" w:rsidR="00BB4431" w:rsidRPr="00B14F48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Ellison, P. H., Foster, M., Sheridan-Pereira, M., &amp; MacDonald, D. (1991). Electronic fetal heart monitoring, auscultation, and neonatal outcome. American journal of obstetrics and gynecology, 164(5), 1281-1289.</w:t>
            </w:r>
          </w:p>
        </w:tc>
        <w:tc>
          <w:tcPr>
            <w:tcW w:w="3117" w:type="dxa"/>
          </w:tcPr>
          <w:p w14:paraId="6602462E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  <w:p w14:paraId="004B4907" w14:textId="77777777" w:rsidR="00BB4431" w:rsidRPr="000363C3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B4431" w:rsidRPr="00890882" w14:paraId="05A80034" w14:textId="77777777" w:rsidTr="007312AB">
        <w:tc>
          <w:tcPr>
            <w:tcW w:w="6233" w:type="dxa"/>
            <w:shd w:val="clear" w:color="auto" w:fill="auto"/>
          </w:tcPr>
          <w:p w14:paraId="3F76CF09" w14:textId="77777777" w:rsidR="00BB4431" w:rsidRPr="0068061F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Emory, E. K., &amp; Noonan, J. R. (1984). Fetal cardiac responding: A correlate of birth weight and neonatal behavior. Child Development, 1651-1657.</w:t>
            </w:r>
          </w:p>
        </w:tc>
        <w:tc>
          <w:tcPr>
            <w:tcW w:w="3117" w:type="dxa"/>
          </w:tcPr>
          <w:p w14:paraId="4BF15DCB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BB4431" w:rsidRPr="00890882" w14:paraId="52408D99" w14:textId="77777777" w:rsidTr="007312AB">
        <w:tc>
          <w:tcPr>
            <w:tcW w:w="6233" w:type="dxa"/>
            <w:shd w:val="clear" w:color="auto" w:fill="auto"/>
          </w:tcPr>
          <w:p w14:paraId="191C7AFF" w14:textId="77777777" w:rsidR="00BB4431" w:rsidRPr="0068061F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Emory, E. K., Walker, E. F., &amp; Cruz, A. (1982). Fetal heart rate part II: Behavioral correlates. Psychophysiology, 19(6), 680-686.</w:t>
            </w:r>
          </w:p>
        </w:tc>
        <w:tc>
          <w:tcPr>
            <w:tcW w:w="3117" w:type="dxa"/>
          </w:tcPr>
          <w:p w14:paraId="74A753A3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BB4431" w:rsidRPr="00890882" w14:paraId="1174373E" w14:textId="77777777" w:rsidTr="007312AB">
        <w:tc>
          <w:tcPr>
            <w:tcW w:w="6233" w:type="dxa"/>
            <w:shd w:val="clear" w:color="auto" w:fill="auto"/>
          </w:tcPr>
          <w:p w14:paraId="11850A51" w14:textId="77777777" w:rsidR="00BB4431" w:rsidRPr="0068061F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Farquhar, C. M., Armstrong, S., Masson, V., Thompson, J. M., &amp; Sadler, L. (2020). Clinician identification of birth asphyxia using intrapartum cardiotocography among neonates with and without encephalopathy in New Zealand. JAMA network open, 3(2), e1921363-e1921363.</w:t>
            </w:r>
          </w:p>
        </w:tc>
        <w:tc>
          <w:tcPr>
            <w:tcW w:w="3117" w:type="dxa"/>
          </w:tcPr>
          <w:p w14:paraId="37E96FD6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BB4431" w:rsidRPr="00890882" w14:paraId="4BEF28A4" w14:textId="77777777" w:rsidTr="007312AB">
        <w:tc>
          <w:tcPr>
            <w:tcW w:w="6233" w:type="dxa"/>
            <w:shd w:val="clear" w:color="auto" w:fill="auto"/>
          </w:tcPr>
          <w:p w14:paraId="3277F87A" w14:textId="77777777" w:rsidR="00BB4431" w:rsidRPr="0068061F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ldman</w:t>
            </w: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R. C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absh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K. M., &amp; 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hields</w:t>
            </w: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W. D. (1985). Correlation of ominous fetal heart rate patterns and brain-specific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creatine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kinase. Obstetrics &amp; Gynecology, 65(4), 476-480.</w:t>
            </w:r>
          </w:p>
        </w:tc>
        <w:tc>
          <w:tcPr>
            <w:tcW w:w="3117" w:type="dxa"/>
          </w:tcPr>
          <w:p w14:paraId="3F842794" w14:textId="77777777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</w:tbl>
    <w:p w14:paraId="218815D1" w14:textId="77777777" w:rsidR="001B3CB0" w:rsidRDefault="001B3CB0" w:rsidP="001B3CB0">
      <w:pPr>
        <w:jc w:val="right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t>Continues</w:t>
      </w:r>
    </w:p>
    <w:p w14:paraId="7CB9A49A" w14:textId="07FEEACD" w:rsidR="001B3CB0" w:rsidRDefault="001B3CB0" w:rsidP="001B3CB0">
      <w:pPr>
        <w:pStyle w:val="Bijschrift"/>
        <w:keepNext/>
      </w:pP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lastRenderedPageBreak/>
        <w:t>Table S1</w:t>
      </w:r>
      <w:r w:rsidRPr="00890882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 xml:space="preserve">. </w:t>
      </w: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>Continued</w:t>
      </w:r>
      <w:r w:rsidR="00561961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 xml:space="preserve"> 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6233"/>
        <w:gridCol w:w="3117"/>
      </w:tblGrid>
      <w:tr w:rsidR="00BB4431" w:rsidRPr="00890882" w14:paraId="7B912E8F" w14:textId="77777777" w:rsidTr="00C465E7">
        <w:tc>
          <w:tcPr>
            <w:tcW w:w="6233" w:type="dxa"/>
          </w:tcPr>
          <w:p w14:paraId="78EC9231" w14:textId="3A7E336C" w:rsidR="00BB4431" w:rsidRPr="0068061F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thor names, year of publication, title, journal </w:t>
            </w:r>
          </w:p>
        </w:tc>
        <w:tc>
          <w:tcPr>
            <w:tcW w:w="3117" w:type="dxa"/>
          </w:tcPr>
          <w:p w14:paraId="26B15185" w14:textId="16878F1A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>Reason for exclusion</w:t>
            </w:r>
          </w:p>
        </w:tc>
      </w:tr>
      <w:tr w:rsidR="009350EC" w:rsidRPr="00890882" w14:paraId="72792F42" w14:textId="77777777" w:rsidTr="00C465E7">
        <w:tc>
          <w:tcPr>
            <w:tcW w:w="6233" w:type="dxa"/>
          </w:tcPr>
          <w:p w14:paraId="78E78C4E" w14:textId="03E4A740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Figueiredo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B., Pinto, T. M., Pacheco, A., &amp; Field, T. (2017). Fetal heart rate variability mediates prenatal depression effects on neonatal neurobehavioral maturity. Biological psychology, 123, 294-301.</w:t>
            </w:r>
          </w:p>
        </w:tc>
        <w:tc>
          <w:tcPr>
            <w:tcW w:w="3117" w:type="dxa"/>
          </w:tcPr>
          <w:p w14:paraId="65FE93CE" w14:textId="75F0FF50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4E8696B7" w14:textId="77777777" w:rsidTr="007312AB">
        <w:tc>
          <w:tcPr>
            <w:tcW w:w="6233" w:type="dxa"/>
            <w:shd w:val="clear" w:color="auto" w:fill="auto"/>
          </w:tcPr>
          <w:p w14:paraId="05640256" w14:textId="02D1262B" w:rsidR="007312AB" w:rsidRPr="00890882" w:rsidRDefault="007312AB" w:rsidP="007312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Fleming, C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Riordo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T. P., Ortiz, A., &amp; Woods Jr, J. R. (1981). Effect of Method of Delivery on Heart Rate Pattern in the Early Newborn. Clinical Pediatrics, 20(6), 408-411.</w:t>
            </w:r>
          </w:p>
        </w:tc>
        <w:tc>
          <w:tcPr>
            <w:tcW w:w="3117" w:type="dxa"/>
            <w:shd w:val="clear" w:color="auto" w:fill="auto"/>
          </w:tcPr>
          <w:p w14:paraId="68BA4F71" w14:textId="2CB1E4DD" w:rsidR="007312AB" w:rsidRPr="00890882" w:rsidRDefault="007312AB" w:rsidP="007312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statistical analysis</w:t>
            </w:r>
          </w:p>
        </w:tc>
      </w:tr>
      <w:tr w:rsidR="007312AB" w:rsidRPr="00890882" w14:paraId="6612D670" w14:textId="77777777" w:rsidTr="007312AB">
        <w:tc>
          <w:tcPr>
            <w:tcW w:w="6233" w:type="dxa"/>
            <w:shd w:val="clear" w:color="auto" w:fill="auto"/>
          </w:tcPr>
          <w:p w14:paraId="070A40BD" w14:textId="68F75145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Flynn, A. M., Kelly, J.,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O'Conor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M. (1979). Unstressed antepartum cardiotocography in the management of the fetus suspected of growth retardation. BJOG: An International Journal of Obstetrics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86(2), 106-110.</w:t>
            </w:r>
          </w:p>
        </w:tc>
        <w:tc>
          <w:tcPr>
            <w:tcW w:w="3117" w:type="dxa"/>
            <w:shd w:val="clear" w:color="auto" w:fill="auto"/>
          </w:tcPr>
          <w:p w14:paraId="2F623833" w14:textId="72F5B6A1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087AEDD1" w14:textId="77777777" w:rsidTr="007312AB">
        <w:tc>
          <w:tcPr>
            <w:tcW w:w="6233" w:type="dxa"/>
            <w:shd w:val="clear" w:color="auto" w:fill="auto"/>
          </w:tcPr>
          <w:p w14:paraId="2FC40859" w14:textId="1943856F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Frey, H., Liu, X., Lynch, C. D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Musindi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W., Samuels, P., Rood, K. M., ... &amp; Landon, M. B. (2017). 678: Which fetal heart rate characteristics are associated with neonatal encephalopathy?. American Journal of Obstetrics &amp; Gynecology, 216(1), S398-S399.</w:t>
            </w:r>
          </w:p>
        </w:tc>
        <w:tc>
          <w:tcPr>
            <w:tcW w:w="3117" w:type="dxa"/>
            <w:shd w:val="clear" w:color="auto" w:fill="auto"/>
          </w:tcPr>
          <w:p w14:paraId="0E811122" w14:textId="4E62B869" w:rsidR="007312AB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poster session</w:t>
            </w:r>
          </w:p>
        </w:tc>
      </w:tr>
      <w:tr w:rsidR="007312AB" w:rsidRPr="00890882" w14:paraId="7C8697A9" w14:textId="77777777" w:rsidTr="007312AB">
        <w:tc>
          <w:tcPr>
            <w:tcW w:w="6233" w:type="dxa"/>
            <w:shd w:val="clear" w:color="auto" w:fill="auto"/>
          </w:tcPr>
          <w:p w14:paraId="0BB41C96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Frey, H., Liu, X., Lynch, C. D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Musindi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W., Samuels, P., Rood, K. M., ... &amp; Landon, M. B. (2017). 678: Which fetal heart rate characteristics are associated with neonatal encephalopathy?. American Journal of Obstetrics &amp; Gynecology, 216(1), S398-S399.</w:t>
            </w:r>
          </w:p>
        </w:tc>
        <w:tc>
          <w:tcPr>
            <w:tcW w:w="3117" w:type="dxa"/>
            <w:shd w:val="clear" w:color="auto" w:fill="auto"/>
          </w:tcPr>
          <w:p w14:paraId="17B96B0E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uplicate</w:t>
            </w:r>
          </w:p>
          <w:p w14:paraId="3F4CB348" w14:textId="77777777" w:rsidR="007312AB" w:rsidRPr="003B36B7" w:rsidRDefault="007312AB" w:rsidP="007312AB">
            <w:pPr>
              <w:ind w:firstLine="7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312AB" w:rsidRPr="00890882" w14:paraId="0BA9F645" w14:textId="77777777" w:rsidTr="007312AB">
        <w:tc>
          <w:tcPr>
            <w:tcW w:w="6233" w:type="dxa"/>
            <w:shd w:val="clear" w:color="auto" w:fill="auto"/>
          </w:tcPr>
          <w:p w14:paraId="52752BAD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Frey, H. A., Liu, X., Lynch, C. D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Musindi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W., Samuels, P., Rood, K. M., ... &amp; Landon, M. B. (2018). An evaluation of fetal heart rate characteristics associated with neonatal encephalopathy: a case‐control study. BJOG: An International Journal of Obstetrics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125(11), 1480-1487.</w:t>
            </w:r>
          </w:p>
        </w:tc>
        <w:tc>
          <w:tcPr>
            <w:tcW w:w="3117" w:type="dxa"/>
            <w:shd w:val="clear" w:color="auto" w:fill="auto"/>
          </w:tcPr>
          <w:p w14:paraId="74195A4B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1C071715" w14:textId="77777777" w:rsidTr="007312AB">
        <w:tc>
          <w:tcPr>
            <w:tcW w:w="6233" w:type="dxa"/>
            <w:shd w:val="clear" w:color="auto" w:fill="auto"/>
          </w:tcPr>
          <w:p w14:paraId="125974D5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Frey, H. A., Liu, X., Lynch, C. D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Musindi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W., Samuels, P., Rood, K. M., ... &amp; Landon, M. B. (2018). An evaluation of fetal heart rate characteristics associated with neonatal encephalopathy: a case‐control study. BJOG: An International Journal of Obstetrics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125(11), 1480-1487.</w:t>
            </w:r>
          </w:p>
        </w:tc>
        <w:tc>
          <w:tcPr>
            <w:tcW w:w="3117" w:type="dxa"/>
            <w:shd w:val="clear" w:color="auto" w:fill="auto"/>
          </w:tcPr>
          <w:p w14:paraId="0CE3D8F6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editorial comment</w:t>
            </w:r>
          </w:p>
        </w:tc>
      </w:tr>
      <w:tr w:rsidR="007312AB" w:rsidRPr="00890882" w14:paraId="3DE4AE58" w14:textId="77777777" w:rsidTr="007312AB">
        <w:tc>
          <w:tcPr>
            <w:tcW w:w="6233" w:type="dxa"/>
            <w:shd w:val="clear" w:color="auto" w:fill="auto"/>
          </w:tcPr>
          <w:p w14:paraId="570D3F91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anzevoort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W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Mensing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Van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Charante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N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Thilaganatha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B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Prefumo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F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Arabi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B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Bilardo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C. M., ... &amp; Zimmermann, A. (2017). How to monitor pregnancies complicated by fetal growth restriction and delivery before 32 weeks: post‐hoc analysis of TRUFFLE study. Ultrasound in Obstetrics &amp; Gynecology, 49(6), 769-777.</w:t>
            </w:r>
          </w:p>
        </w:tc>
        <w:tc>
          <w:tcPr>
            <w:tcW w:w="3117" w:type="dxa"/>
            <w:shd w:val="clear" w:color="auto" w:fill="auto"/>
          </w:tcPr>
          <w:p w14:paraId="324C8DB2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315102B0" w14:textId="77777777" w:rsidTr="007312AB">
        <w:tc>
          <w:tcPr>
            <w:tcW w:w="6233" w:type="dxa"/>
            <w:shd w:val="clear" w:color="auto" w:fill="auto"/>
          </w:tcPr>
          <w:p w14:paraId="09014728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raham, E. M., Petersen, S. M., Christo, D. K., &amp; Fox, H. E. (2006). Intrapartum electronic fetal heart rate monitoring and the prevention of perinatal brain injury. Obstetrics &amp; Gynecology, 108(3 Part 1), 656-666.</w:t>
            </w:r>
          </w:p>
        </w:tc>
        <w:tc>
          <w:tcPr>
            <w:tcW w:w="3117" w:type="dxa"/>
            <w:shd w:val="clear" w:color="auto" w:fill="auto"/>
          </w:tcPr>
          <w:p w14:paraId="11136D33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7312AB" w:rsidRPr="00890882" w14:paraId="4337A879" w14:textId="77777777" w:rsidTr="007312AB">
        <w:tc>
          <w:tcPr>
            <w:tcW w:w="6233" w:type="dxa"/>
            <w:shd w:val="clear" w:color="auto" w:fill="auto"/>
          </w:tcPr>
          <w:p w14:paraId="0BE0E685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raham, E. M., Petersen, S. M., Christo, D. K., &amp; Fox, H. E. (2006). Intrapartum electronic fetal heart rate monitoring and the prevention of perinatal brain injury. Obstetrics &amp; Gynecology, 108(3 Part 1), 656-666.</w:t>
            </w:r>
          </w:p>
        </w:tc>
        <w:tc>
          <w:tcPr>
            <w:tcW w:w="3117" w:type="dxa"/>
            <w:shd w:val="clear" w:color="auto" w:fill="auto"/>
          </w:tcPr>
          <w:p w14:paraId="4DF821DB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uplicate</w:t>
            </w:r>
          </w:p>
        </w:tc>
      </w:tr>
      <w:tr w:rsidR="007312AB" w:rsidRPr="00890882" w14:paraId="393185CC" w14:textId="77777777" w:rsidTr="007312AB">
        <w:tc>
          <w:tcPr>
            <w:tcW w:w="6233" w:type="dxa"/>
            <w:shd w:val="clear" w:color="auto" w:fill="auto"/>
          </w:tcPr>
          <w:p w14:paraId="49470299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Hauth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J. C. (2016). 197: Early intrapartum fetal heart rate patterns and neonatal outcomes in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nulliparas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. American Journal of Obstetrics &amp; Gynecology, 214(1), S120-S121.</w:t>
            </w:r>
          </w:p>
        </w:tc>
        <w:tc>
          <w:tcPr>
            <w:tcW w:w="3117" w:type="dxa"/>
            <w:shd w:val="clear" w:color="auto" w:fill="auto"/>
          </w:tcPr>
          <w:p w14:paraId="443B7CDA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poster session</w:t>
            </w:r>
          </w:p>
        </w:tc>
      </w:tr>
      <w:tr w:rsidR="007312AB" w:rsidRPr="00890882" w14:paraId="35281A5D" w14:textId="77777777" w:rsidTr="007312AB">
        <w:tc>
          <w:tcPr>
            <w:tcW w:w="6233" w:type="dxa"/>
            <w:shd w:val="clear" w:color="auto" w:fill="auto"/>
          </w:tcPr>
          <w:p w14:paraId="3BE6AB57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Herbst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A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Thorngren-Jerneck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K., Wu, L.,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Ingemarsso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I. (1997). Different types of acid-base changes at birth, fetal heart rate patterns, and infant outcome at 4 years of age.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obstetrici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et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ynecologic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Scandinavic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76(10), 953-958.</w:t>
            </w:r>
          </w:p>
        </w:tc>
        <w:tc>
          <w:tcPr>
            <w:tcW w:w="3117" w:type="dxa"/>
            <w:shd w:val="clear" w:color="auto" w:fill="auto"/>
          </w:tcPr>
          <w:p w14:paraId="1B480658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6F05EAF4" w14:textId="77777777" w:rsidTr="007312AB">
        <w:tc>
          <w:tcPr>
            <w:tcW w:w="6233" w:type="dxa"/>
            <w:shd w:val="clear" w:color="auto" w:fill="auto"/>
          </w:tcPr>
          <w:p w14:paraId="5E8824B2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Holmes, P., Oppenheimer, L. W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ravelle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A., Walker, M., &amp; Blayney, M. (2001). The effect of variable heart rate decelerations on intraventricular hemorrhage and other perinatal outcomes in preterm infants. Journal of Maternal-Fetal Medicine, 10(4), 264-268.</w:t>
            </w:r>
          </w:p>
        </w:tc>
        <w:tc>
          <w:tcPr>
            <w:tcW w:w="3117" w:type="dxa"/>
            <w:shd w:val="clear" w:color="auto" w:fill="auto"/>
          </w:tcPr>
          <w:p w14:paraId="27F4A25F" w14:textId="77777777" w:rsidR="007312AB" w:rsidRDefault="007312AB" w:rsidP="007312AB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cases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nec</w:t>
            </w:r>
            <w:proofErr w:type="spellEnd"/>
            <w:r w:rsidRPr="000363C3">
              <w:rPr>
                <w:rFonts w:ascii="Times New Roman" w:hAnsi="Times New Roman" w:cs="Times New Roman"/>
                <w:sz w:val="16"/>
                <w:szCs w:val="16"/>
              </w:rPr>
              <w:t xml:space="preserve"> n =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, cases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vh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n=4</w:t>
            </w:r>
          </w:p>
        </w:tc>
      </w:tr>
      <w:tr w:rsidR="007312AB" w:rsidRPr="00890882" w14:paraId="09CE6E81" w14:textId="77777777" w:rsidTr="007312AB">
        <w:tc>
          <w:tcPr>
            <w:tcW w:w="6233" w:type="dxa"/>
            <w:shd w:val="clear" w:color="auto" w:fill="auto"/>
          </w:tcPr>
          <w:p w14:paraId="511387AE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olmqvist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P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venningse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N. W.,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ngemarsso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I. (1984). </w:t>
            </w: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Neurodevelopmental outcome and electronic fetal heart rate monitoring in a neonatal intensive care population.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obstetrici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et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ynecologic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Scandinavic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63(6), 527-532.</w:t>
            </w:r>
          </w:p>
        </w:tc>
        <w:tc>
          <w:tcPr>
            <w:tcW w:w="3117" w:type="dxa"/>
            <w:shd w:val="clear" w:color="auto" w:fill="auto"/>
          </w:tcPr>
          <w:p w14:paraId="7548ED8F" w14:textId="77777777" w:rsidR="007312AB" w:rsidRDefault="007312AB" w:rsidP="007312AB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396B186F" w14:textId="77777777" w:rsidTr="007312AB">
        <w:tc>
          <w:tcPr>
            <w:tcW w:w="6233" w:type="dxa"/>
            <w:shd w:val="clear" w:color="auto" w:fill="auto"/>
          </w:tcPr>
          <w:p w14:paraId="4F71FF8A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Ignatov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P. N.,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Lutomski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J. E. (2016). Quantitative cardiotocography to improve fetal assessment during labor: a preliminary randomized controlled trial. European Journal of Obstetrics &amp; Gynecology and Reproductive Biology, 205, 91-97.</w:t>
            </w:r>
          </w:p>
        </w:tc>
        <w:tc>
          <w:tcPr>
            <w:tcW w:w="3117" w:type="dxa"/>
            <w:shd w:val="clear" w:color="auto" w:fill="auto"/>
          </w:tcPr>
          <w:p w14:paraId="63651F35" w14:textId="77777777" w:rsidR="007312AB" w:rsidRDefault="007312AB" w:rsidP="007312AB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qCTG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vs CTG + blood sampling</w:t>
            </w:r>
          </w:p>
        </w:tc>
      </w:tr>
      <w:tr w:rsidR="007312AB" w:rsidRPr="00890882" w14:paraId="1D327E0E" w14:textId="77777777" w:rsidTr="007312AB">
        <w:tc>
          <w:tcPr>
            <w:tcW w:w="6233" w:type="dxa"/>
            <w:shd w:val="clear" w:color="auto" w:fill="auto"/>
          </w:tcPr>
          <w:p w14:paraId="5C952E8B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Impey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L., Reynolds, M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MacQuilla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K., Gates, S., Murphy, J.,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Sheil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O. (2003). Admission cardiotocography: a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randomised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 controlled trial. The Lancet, 361(9356), 465-470.</w:t>
            </w:r>
          </w:p>
        </w:tc>
        <w:tc>
          <w:tcPr>
            <w:tcW w:w="3117" w:type="dxa"/>
            <w:shd w:val="clear" w:color="auto" w:fill="auto"/>
          </w:tcPr>
          <w:p w14:paraId="62276AA1" w14:textId="77777777" w:rsidR="007312AB" w:rsidRDefault="007312AB" w:rsidP="007312AB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ot address our research question; admission CTG vs intermittent</w:t>
            </w:r>
          </w:p>
        </w:tc>
      </w:tr>
      <w:tr w:rsidR="007312AB" w:rsidRPr="00890882" w14:paraId="0E627DE8" w14:textId="77777777" w:rsidTr="007312AB">
        <w:tc>
          <w:tcPr>
            <w:tcW w:w="6233" w:type="dxa"/>
            <w:shd w:val="clear" w:color="auto" w:fill="auto"/>
          </w:tcPr>
          <w:p w14:paraId="351A9137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Ingemarsso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I. (2009). Fetal monitoring during labor. Neonatology, 95(4), 342-346.</w:t>
            </w:r>
          </w:p>
        </w:tc>
        <w:tc>
          <w:tcPr>
            <w:tcW w:w="3117" w:type="dxa"/>
            <w:shd w:val="clear" w:color="auto" w:fill="auto"/>
          </w:tcPr>
          <w:p w14:paraId="5741B250" w14:textId="77777777" w:rsidR="007312AB" w:rsidRPr="00C465E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465E7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rticle type; review</w:t>
            </w:r>
          </w:p>
        </w:tc>
      </w:tr>
      <w:tr w:rsidR="007312AB" w:rsidRPr="00890882" w14:paraId="2146B014" w14:textId="77777777" w:rsidTr="007312AB">
        <w:tc>
          <w:tcPr>
            <w:tcW w:w="6233" w:type="dxa"/>
            <w:shd w:val="clear" w:color="auto" w:fill="auto"/>
          </w:tcPr>
          <w:p w14:paraId="7384F4C3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Ingemarsso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I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Herbst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A.,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Thorngren‐Jerneck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 xml:space="preserve">, K. (1997). Long term outcome after umbilical artery acidaemia at term birth: influence of gender and duration of fetal heart rate abnormalities. BJOG: An International Journal of Obstetrics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, 104(10), 1123-1127.</w:t>
            </w:r>
          </w:p>
        </w:tc>
        <w:tc>
          <w:tcPr>
            <w:tcW w:w="3117" w:type="dxa"/>
            <w:shd w:val="clear" w:color="auto" w:fill="auto"/>
          </w:tcPr>
          <w:p w14:paraId="4EAEC19E" w14:textId="77777777" w:rsidR="007312AB" w:rsidRPr="00C465E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703E98D3" w14:textId="77777777" w:rsidTr="007312AB">
        <w:tc>
          <w:tcPr>
            <w:tcW w:w="6233" w:type="dxa"/>
            <w:shd w:val="clear" w:color="auto" w:fill="auto"/>
          </w:tcPr>
          <w:p w14:paraId="2FDDB566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Jonsso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M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Ågre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J., Nordén-Lindeberg, S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hlin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A., &amp; Hanson, U. (2014). </w:t>
            </w: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Neonatal encephalopathy and the association to asphyxia in labor. American journal of obstetrics and gynecology, 211(6), 667-e1.</w:t>
            </w:r>
          </w:p>
        </w:tc>
        <w:tc>
          <w:tcPr>
            <w:tcW w:w="3117" w:type="dxa"/>
            <w:shd w:val="clear" w:color="auto" w:fill="auto"/>
          </w:tcPr>
          <w:p w14:paraId="6784E47E" w14:textId="77777777" w:rsidR="007312AB" w:rsidRPr="00C465E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37AD1A7A" w14:textId="77777777" w:rsidTr="007312AB">
        <w:tc>
          <w:tcPr>
            <w:tcW w:w="6233" w:type="dxa"/>
            <w:shd w:val="clear" w:color="auto" w:fill="auto"/>
          </w:tcPr>
          <w:p w14:paraId="2C79DBCD" w14:textId="77777777" w:rsidR="007312AB" w:rsidRPr="0068061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Kai, K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ameshim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H.,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da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, &amp; </w:t>
            </w:r>
            <w:proofErr w:type="spellStart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noue</w:t>
            </w:r>
            <w:proofErr w:type="spellEnd"/>
            <w:r w:rsidRPr="0068061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 (2009). </w:t>
            </w: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Severe variable deceleration is associated with intestinal perforation in infants born at 22–27 weeks' gestation. The Journal of Maternal-Fetal &amp; Neonatal Medicine, 22(3), 259-264.</w:t>
            </w:r>
          </w:p>
        </w:tc>
        <w:tc>
          <w:tcPr>
            <w:tcW w:w="3117" w:type="dxa"/>
            <w:shd w:val="clear" w:color="auto" w:fill="auto"/>
          </w:tcPr>
          <w:p w14:paraId="59F218C5" w14:textId="77777777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58C8C8F2" w14:textId="77777777" w:rsidTr="007312AB">
        <w:tc>
          <w:tcPr>
            <w:tcW w:w="6233" w:type="dxa"/>
            <w:shd w:val="clear" w:color="auto" w:fill="auto"/>
          </w:tcPr>
          <w:p w14:paraId="06DD9D28" w14:textId="77777777" w:rsidR="007312AB" w:rsidRPr="0068061F" w:rsidRDefault="007312AB" w:rsidP="007312AB">
            <w:pPr>
              <w:tabs>
                <w:tab w:val="left" w:pos="1590"/>
              </w:tabs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68061F">
              <w:rPr>
                <w:rFonts w:ascii="Times New Roman" w:hAnsi="Times New Roman" w:cs="Times New Roman"/>
                <w:sz w:val="16"/>
                <w:szCs w:val="16"/>
              </w:rPr>
              <w:t>Kaiser, G. (1991). Do electronic fetal heart rate monitors improve delivery outcomes?. The Journal of the Florida Medical Association, 78(5), 303-307.</w:t>
            </w:r>
          </w:p>
        </w:tc>
        <w:tc>
          <w:tcPr>
            <w:tcW w:w="3117" w:type="dxa"/>
            <w:shd w:val="clear" w:color="auto" w:fill="auto"/>
          </w:tcPr>
          <w:p w14:paraId="7EE2AB0B" w14:textId="77777777" w:rsidR="007312AB" w:rsidRPr="00C465E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7312AB" w:rsidRPr="00890882" w14:paraId="3E600BBE" w14:textId="77777777" w:rsidTr="007312AB">
        <w:tc>
          <w:tcPr>
            <w:tcW w:w="6233" w:type="dxa"/>
            <w:shd w:val="clear" w:color="auto" w:fill="auto"/>
          </w:tcPr>
          <w:p w14:paraId="4D3690CB" w14:textId="00D844E3" w:rsidR="007312AB" w:rsidRPr="0068061F" w:rsidRDefault="007312AB" w:rsidP="007312AB">
            <w:pPr>
              <w:tabs>
                <w:tab w:val="left" w:pos="1590"/>
              </w:tabs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anagal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D. V., &amp;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raveen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B. K. (2022). </w:t>
            </w:r>
            <w:r w:rsidRPr="008D1C52">
              <w:rPr>
                <w:rFonts w:ascii="Times New Roman" w:hAnsi="Times New Roman" w:cs="Times New Roman"/>
                <w:sz w:val="16"/>
                <w:szCs w:val="16"/>
              </w:rPr>
              <w:t xml:space="preserve">Intrapartum fetal monitoring and its correlation with umbilical cord blood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ph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 xml:space="preserve"> and early neonatal outcome: A prospective cohort study. Journal of South Asian Federation of Obstetrics and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, 14(1), 63-67.</w:t>
            </w:r>
          </w:p>
        </w:tc>
        <w:tc>
          <w:tcPr>
            <w:tcW w:w="3117" w:type="dxa"/>
            <w:shd w:val="clear" w:color="auto" w:fill="auto"/>
          </w:tcPr>
          <w:p w14:paraId="415D9669" w14:textId="2E2C09B4" w:rsidR="007312AB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2C2408F2" w14:textId="77777777" w:rsidTr="001B3CB0">
        <w:tc>
          <w:tcPr>
            <w:tcW w:w="9350" w:type="dxa"/>
            <w:gridSpan w:val="2"/>
            <w:tcBorders>
              <w:left w:val="nil"/>
              <w:bottom w:val="nil"/>
              <w:right w:val="nil"/>
            </w:tcBorders>
          </w:tcPr>
          <w:p w14:paraId="14DE3856" w14:textId="77777777" w:rsidR="007312AB" w:rsidRDefault="007312AB" w:rsidP="007312AB">
            <w:pPr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ontinues</w:t>
            </w:r>
          </w:p>
        </w:tc>
      </w:tr>
    </w:tbl>
    <w:p w14:paraId="7D77ED40" w14:textId="77777777" w:rsidR="001B3CB0" w:rsidRPr="00890882" w:rsidRDefault="001B3CB0" w:rsidP="001B3CB0">
      <w:pPr>
        <w:pStyle w:val="Bijschrift"/>
        <w:keepNext/>
        <w:rPr>
          <w:rFonts w:ascii="Times New Roman" w:hAnsi="Times New Roman" w:cs="Times New Roman"/>
          <w:b/>
          <w:i w:val="0"/>
          <w:sz w:val="16"/>
          <w:szCs w:val="16"/>
        </w:rPr>
      </w:pP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lastRenderedPageBreak/>
        <w:t>Table S1</w:t>
      </w:r>
      <w:r w:rsidRPr="00890882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 xml:space="preserve">. </w:t>
      </w: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>Continued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6233"/>
        <w:gridCol w:w="3117"/>
      </w:tblGrid>
      <w:tr w:rsidR="00BB4431" w:rsidRPr="00890882" w14:paraId="63D39C9A" w14:textId="77777777" w:rsidTr="00C465E7">
        <w:tc>
          <w:tcPr>
            <w:tcW w:w="6233" w:type="dxa"/>
          </w:tcPr>
          <w:p w14:paraId="51FF8D0D" w14:textId="76A26213" w:rsidR="00BB4431" w:rsidRPr="00BB4431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thor names, year of publication, title, journal </w:t>
            </w:r>
          </w:p>
        </w:tc>
        <w:tc>
          <w:tcPr>
            <w:tcW w:w="3117" w:type="dxa"/>
          </w:tcPr>
          <w:p w14:paraId="53D314D9" w14:textId="4E995F9F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>Reason for exclusion</w:t>
            </w:r>
          </w:p>
        </w:tc>
      </w:tr>
      <w:tr w:rsidR="009350EC" w:rsidRPr="00890882" w14:paraId="31864061" w14:textId="77777777" w:rsidTr="00C465E7">
        <w:tc>
          <w:tcPr>
            <w:tcW w:w="6233" w:type="dxa"/>
          </w:tcPr>
          <w:p w14:paraId="2390944F" w14:textId="6FDEB784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Karumuri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Tallapaka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Lakshmi, </w:t>
            </w:r>
            <w:proofErr w:type="spellStart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Harika</w:t>
            </w:r>
            <w:proofErr w:type="spellEnd"/>
            <w:r w:rsidRPr="008D1C52">
              <w:rPr>
                <w:rFonts w:ascii="Times New Roman" w:hAnsi="Times New Roman" w:cs="Times New Roman"/>
                <w:sz w:val="16"/>
                <w:szCs w:val="16"/>
              </w:rPr>
              <w:t>. Study of fetal heart monitoring by cardiotocography in obstetric high risk and low risk pregnancy cases and its correlation to perinatal outcome.</w:t>
            </w:r>
          </w:p>
        </w:tc>
        <w:tc>
          <w:tcPr>
            <w:tcW w:w="3117" w:type="dxa"/>
          </w:tcPr>
          <w:p w14:paraId="7C966AA5" w14:textId="4E332DF3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52705CFC" w14:textId="77777777" w:rsidTr="007312AB">
        <w:tc>
          <w:tcPr>
            <w:tcW w:w="6233" w:type="dxa"/>
            <w:shd w:val="clear" w:color="auto" w:fill="auto"/>
          </w:tcPr>
          <w:p w14:paraId="6BF43BD9" w14:textId="10856479" w:rsidR="009350EC" w:rsidRPr="007312AB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Kesselheim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A. S., November, M. T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ifford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K. L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cElrath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T. F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Puopol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A. L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Orav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E. J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tuddert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D. M. (2010). Using malpractice claims to identify risk factors for neurological impairment among infants following non‐reassuring fetal heart rate patterns during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. Journal of Evaluation in Clinical Practice, 16(3), 476-483.</w:t>
            </w:r>
          </w:p>
        </w:tc>
        <w:tc>
          <w:tcPr>
            <w:tcW w:w="3117" w:type="dxa"/>
            <w:shd w:val="clear" w:color="auto" w:fill="auto"/>
          </w:tcPr>
          <w:p w14:paraId="13A8EBF2" w14:textId="686C405C" w:rsidR="009350EC" w:rsidRPr="007312AB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45841A5D" w14:textId="77777777" w:rsidTr="007312AB">
        <w:tc>
          <w:tcPr>
            <w:tcW w:w="6233" w:type="dxa"/>
            <w:shd w:val="clear" w:color="auto" w:fill="auto"/>
          </w:tcPr>
          <w:p w14:paraId="506FC89D" w14:textId="25D0AC22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Kessler, J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ost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D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lbrechtse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S. (2015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Intrapartum monitoring with cardiotocography and ST‐waveform analysis in breech presentation: an observational study. BJOG: An International Journal of Obstetrics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122(4), 528-535.</w:t>
            </w:r>
          </w:p>
        </w:tc>
        <w:tc>
          <w:tcPr>
            <w:tcW w:w="3117" w:type="dxa"/>
            <w:shd w:val="clear" w:color="auto" w:fill="auto"/>
          </w:tcPr>
          <w:p w14:paraId="6B70128A" w14:textId="51684E32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ST waveform</w:t>
            </w:r>
          </w:p>
        </w:tc>
      </w:tr>
      <w:tr w:rsidR="009350EC" w:rsidRPr="00890882" w14:paraId="70C7EFA4" w14:textId="77777777" w:rsidTr="007312AB">
        <w:tc>
          <w:tcPr>
            <w:tcW w:w="6233" w:type="dxa"/>
            <w:shd w:val="clear" w:color="auto" w:fill="auto"/>
          </w:tcPr>
          <w:p w14:paraId="05A6EA6A" w14:textId="5C0AA78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Kobayashi, H., Yoshida, A., Kobayashi, M., Hamada, T., Noguchi, Y., &amp; Yamada, T. (2003). A new computerized analysis to precisely evaluate heart rate variability during the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nonstres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test. American journal of perinatology, 20(02), 077-086.</w:t>
            </w:r>
          </w:p>
        </w:tc>
        <w:tc>
          <w:tcPr>
            <w:tcW w:w="3117" w:type="dxa"/>
            <w:shd w:val="clear" w:color="auto" w:fill="auto"/>
          </w:tcPr>
          <w:p w14:paraId="6F7B85C6" w14:textId="1FC9BF96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239F608B" w14:textId="77777777" w:rsidTr="007312AB">
        <w:tc>
          <w:tcPr>
            <w:tcW w:w="6233" w:type="dxa"/>
            <w:shd w:val="clear" w:color="auto" w:fill="auto"/>
          </w:tcPr>
          <w:p w14:paraId="1150772E" w14:textId="19C7934B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oda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Y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d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ameshi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H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nou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 (2005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Characteristic intrapartum fetal heart rate patterns in neonates with asphyxiation-and non-asphyxiation-related cerebral palsy. American Journal of Obstetrics &amp; Gynecology, 193(6), S180.</w:t>
            </w:r>
          </w:p>
        </w:tc>
        <w:tc>
          <w:tcPr>
            <w:tcW w:w="3117" w:type="dxa"/>
            <w:shd w:val="clear" w:color="auto" w:fill="auto"/>
          </w:tcPr>
          <w:p w14:paraId="56F8D8BB" w14:textId="186A67C2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poster session</w:t>
            </w:r>
          </w:p>
        </w:tc>
      </w:tr>
      <w:tr w:rsidR="009350EC" w:rsidRPr="00890882" w14:paraId="50219CBE" w14:textId="77777777" w:rsidTr="007312AB">
        <w:tc>
          <w:tcPr>
            <w:tcW w:w="6233" w:type="dxa"/>
            <w:shd w:val="clear" w:color="auto" w:fill="auto"/>
          </w:tcPr>
          <w:p w14:paraId="285F67DF" w14:textId="2E71014A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oda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Y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ameshi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H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d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nou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 (2009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Intrapartum fetal heart rate patterns in infants (≥ 34 weeks) with poor neurological outcome. Early human development, 85(4), 235-238.</w:t>
            </w:r>
          </w:p>
        </w:tc>
        <w:tc>
          <w:tcPr>
            <w:tcW w:w="3117" w:type="dxa"/>
            <w:shd w:val="clear" w:color="auto" w:fill="auto"/>
          </w:tcPr>
          <w:p w14:paraId="6F2095D9" w14:textId="548E7DDE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1C74188A" w14:textId="77777777" w:rsidTr="007312AB">
        <w:tc>
          <w:tcPr>
            <w:tcW w:w="6233" w:type="dxa"/>
            <w:shd w:val="clear" w:color="auto" w:fill="auto"/>
          </w:tcPr>
          <w:p w14:paraId="149863BD" w14:textId="284357AB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oda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Y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ameshi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H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d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kenou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 (2019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Intrapartum fetal heart rate patterns in infants (≥ 34 weeks) with poor neurological outcome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Reprod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. Sci. 2019 Vol. 26 Pages 235A-236A</w:t>
            </w:r>
          </w:p>
        </w:tc>
        <w:tc>
          <w:tcPr>
            <w:tcW w:w="3117" w:type="dxa"/>
            <w:shd w:val="clear" w:color="auto" w:fill="auto"/>
          </w:tcPr>
          <w:p w14:paraId="3537102B" w14:textId="7B97D36F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scientific abstract</w:t>
            </w:r>
          </w:p>
        </w:tc>
      </w:tr>
      <w:tr w:rsidR="009350EC" w:rsidRPr="00890882" w14:paraId="401025BD" w14:textId="77777777" w:rsidTr="007312AB">
        <w:tc>
          <w:tcPr>
            <w:tcW w:w="6233" w:type="dxa"/>
            <w:shd w:val="clear" w:color="auto" w:fill="auto"/>
          </w:tcPr>
          <w:p w14:paraId="415E6F72" w14:textId="1DDFAFBC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Kodama, Y., Muraoka, J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Ohash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ot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T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ameshi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H. (2021). Intrapartum fetal heart rate patterns and perinatal outcome i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chorioamnioniti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at or beyond 34 weeks of gestation. Journal of Obstetrics and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Research, 47(3), 1110-1117.</w:t>
            </w:r>
          </w:p>
        </w:tc>
        <w:tc>
          <w:tcPr>
            <w:tcW w:w="3117" w:type="dxa"/>
            <w:shd w:val="clear" w:color="auto" w:fill="auto"/>
          </w:tcPr>
          <w:p w14:paraId="5EE631C4" w14:textId="296582A9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167DC965" w14:textId="77777777" w:rsidTr="007312AB">
        <w:tc>
          <w:tcPr>
            <w:tcW w:w="6233" w:type="dxa"/>
            <w:shd w:val="clear" w:color="auto" w:fill="auto"/>
          </w:tcPr>
          <w:p w14:paraId="56AEBAAE" w14:textId="7CCDEC89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Kumar, N., &amp; Yadav, M. (2022). Role of admission cardiotocography in predicting the obstetric outcome in term antenatal women: A prospective observational study. Journal of Mother and Child, 26(1), 43-49.</w:t>
            </w:r>
          </w:p>
        </w:tc>
        <w:tc>
          <w:tcPr>
            <w:tcW w:w="3117" w:type="dxa"/>
            <w:shd w:val="clear" w:color="auto" w:fill="auto"/>
          </w:tcPr>
          <w:p w14:paraId="083C9070" w14:textId="3675D18F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63540F3E" w14:textId="77777777" w:rsidTr="007312AB">
        <w:tc>
          <w:tcPr>
            <w:tcW w:w="6233" w:type="dxa"/>
            <w:shd w:val="clear" w:color="auto" w:fill="auto"/>
          </w:tcPr>
          <w:p w14:paraId="57377994" w14:textId="141D449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Kumar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Abraham, A., Abraham, K., Navaneethan, P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Karuppusam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R., Sridhar, S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Reg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A. (2023). Intrapartum electronic fetal monitoring and perinatal outcomes: Analysis of components of fetal heart rate pattern. Current Medical Issues, 21(1), 26-30.</w:t>
            </w:r>
          </w:p>
        </w:tc>
        <w:tc>
          <w:tcPr>
            <w:tcW w:w="3117" w:type="dxa"/>
            <w:shd w:val="clear" w:color="auto" w:fill="auto"/>
          </w:tcPr>
          <w:p w14:paraId="06401436" w14:textId="3D3D46F5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0CE91D2A" w14:textId="77777777" w:rsidTr="007312AB">
        <w:tc>
          <w:tcPr>
            <w:tcW w:w="6233" w:type="dxa"/>
            <w:shd w:val="clear" w:color="auto" w:fill="auto"/>
          </w:tcPr>
          <w:p w14:paraId="0117D85E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lo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J. G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Fawol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B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lfirevic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Z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Devan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D. (2008). Biophysical profile for fetal assessment in high risk pregnancies. Cochrane Database of Systematic Reviews, (1).</w:t>
            </w:r>
          </w:p>
        </w:tc>
        <w:tc>
          <w:tcPr>
            <w:tcW w:w="3117" w:type="dxa"/>
            <w:shd w:val="clear" w:color="auto" w:fill="auto"/>
          </w:tcPr>
          <w:p w14:paraId="0AD4485F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9350EC" w:rsidRPr="00890882" w14:paraId="55C977B6" w14:textId="77777777" w:rsidTr="007312AB">
        <w:tc>
          <w:tcPr>
            <w:tcW w:w="6233" w:type="dxa"/>
            <w:shd w:val="clear" w:color="auto" w:fill="auto"/>
          </w:tcPr>
          <w:p w14:paraId="66107928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eybovitz-Haleluy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N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Wainstock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T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Parient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G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hein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E. (2021). Non-reassuring fetal heart rate patterns: Is it a risk factor for long-term pediatric cardiovascular diseases of the offspring?. Early Human Development, 155, 105330.</w:t>
            </w:r>
          </w:p>
        </w:tc>
        <w:tc>
          <w:tcPr>
            <w:tcW w:w="3117" w:type="dxa"/>
            <w:shd w:val="clear" w:color="auto" w:fill="auto"/>
          </w:tcPr>
          <w:p w14:paraId="2104F220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7CF05AF3" w14:textId="77777777" w:rsidTr="007312AB">
        <w:tc>
          <w:tcPr>
            <w:tcW w:w="6233" w:type="dxa"/>
            <w:shd w:val="clear" w:color="auto" w:fill="auto"/>
          </w:tcPr>
          <w:p w14:paraId="4DD1F42C" w14:textId="43ADB439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Lien, J. M., Towers, C. V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Quilliga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E. J., De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Vecian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oohe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J. S., &amp; Morgan, M. A. (1995). Term early-onset neonatal seizures: obstetric characteristics, etiologic classifications, and perinatal care. Obstetrics &amp; Gynecology, 85(2), 163-169.</w:t>
            </w:r>
          </w:p>
        </w:tc>
        <w:tc>
          <w:tcPr>
            <w:tcW w:w="3117" w:type="dxa"/>
            <w:shd w:val="clear" w:color="auto" w:fill="auto"/>
          </w:tcPr>
          <w:p w14:paraId="0A9122CA" w14:textId="61F21EF0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statistical analysis</w:t>
            </w:r>
          </w:p>
        </w:tc>
      </w:tr>
      <w:tr w:rsidR="009350EC" w:rsidRPr="00890882" w14:paraId="38C7B0A6" w14:textId="77777777" w:rsidTr="007312AB">
        <w:tc>
          <w:tcPr>
            <w:tcW w:w="6233" w:type="dxa"/>
            <w:shd w:val="clear" w:color="auto" w:fill="auto"/>
          </w:tcPr>
          <w:p w14:paraId="2D0262E6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Lobmai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S. M., va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Charant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N.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Ferrazz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E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iussan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D. A., Shaw, C. J., Müller, A., ... &amp; van Wassenaer-Leemhuis, A. (2016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Phase-rectified signal averaging method to predict perinatal outcome in infants with very preterm fetal growth restriction-a secondary analysis of TRUFFLE-trial. American journal of obstetrics and gynecology, 215(5), 630-e1.</w:t>
            </w:r>
          </w:p>
        </w:tc>
        <w:tc>
          <w:tcPr>
            <w:tcW w:w="3117" w:type="dxa"/>
            <w:shd w:val="clear" w:color="auto" w:fill="auto"/>
          </w:tcPr>
          <w:p w14:paraId="4F98ECF7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4533C9E7" w14:textId="77777777" w:rsidTr="007312AB">
        <w:tc>
          <w:tcPr>
            <w:tcW w:w="6233" w:type="dxa"/>
            <w:shd w:val="clear" w:color="auto" w:fill="auto"/>
          </w:tcPr>
          <w:p w14:paraId="5FD09FE0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Locatelli, A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mbicch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L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Incert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Bonat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F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Ferdic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alguzz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, ...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Paterlin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G. (2020). Is perinatal asphyxia predictable?. BMC pregnancy and childbirth, 20(1), 1-8.</w:t>
            </w:r>
          </w:p>
        </w:tc>
        <w:tc>
          <w:tcPr>
            <w:tcW w:w="3117" w:type="dxa"/>
            <w:shd w:val="clear" w:color="auto" w:fill="auto"/>
          </w:tcPr>
          <w:p w14:paraId="619250D4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statistical analysis</w:t>
            </w:r>
          </w:p>
        </w:tc>
      </w:tr>
      <w:tr w:rsidR="009350EC" w:rsidRPr="00890882" w14:paraId="1E48E06D" w14:textId="77777777" w:rsidTr="007312AB">
        <w:tc>
          <w:tcPr>
            <w:tcW w:w="6233" w:type="dxa"/>
            <w:shd w:val="clear" w:color="auto" w:fill="auto"/>
          </w:tcPr>
          <w:p w14:paraId="74631FB5" w14:textId="7F7C4FAD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Lovers, A. A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Ugwumadu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A., &amp; Georgieva, A. (2022). Cardiotocography and clinical risk factors in early term labor: a retrospective cohort study using computerized analysis with Oxford system. Frontiers in Pediatrics, 10, 64.</w:t>
            </w:r>
          </w:p>
        </w:tc>
        <w:tc>
          <w:tcPr>
            <w:tcW w:w="3117" w:type="dxa"/>
            <w:shd w:val="clear" w:color="auto" w:fill="auto"/>
          </w:tcPr>
          <w:p w14:paraId="19C4644F" w14:textId="322F9111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19E8D73B" w14:textId="77777777" w:rsidTr="007312AB">
        <w:tc>
          <w:tcPr>
            <w:tcW w:w="6233" w:type="dxa"/>
            <w:shd w:val="clear" w:color="auto" w:fill="auto"/>
          </w:tcPr>
          <w:p w14:paraId="6ED58A8B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acDonald, D., Grant, A., Sheridan-Pereira, M., Boylan, P., &amp; Chalmers, I. (1985). The Dublin randomized controlled trial of intrapartum fetal heart rate monitoring. American journal of obstetrics and gynecology, 152(5), 524-539.</w:t>
            </w:r>
          </w:p>
        </w:tc>
        <w:tc>
          <w:tcPr>
            <w:tcW w:w="3117" w:type="dxa"/>
            <w:shd w:val="clear" w:color="auto" w:fill="auto"/>
          </w:tcPr>
          <w:p w14:paraId="1130D85B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EFM vs intermittent monitoring</w:t>
            </w:r>
          </w:p>
        </w:tc>
      </w:tr>
      <w:tr w:rsidR="009350EC" w:rsidRPr="00890882" w14:paraId="5E93A3CC" w14:textId="77777777" w:rsidTr="007312AB">
        <w:tc>
          <w:tcPr>
            <w:tcW w:w="6233" w:type="dxa"/>
            <w:shd w:val="clear" w:color="auto" w:fill="auto"/>
          </w:tcPr>
          <w:p w14:paraId="1495A071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Mahomed, K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Nyon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R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ulamb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T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Kasul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J., &amp; Jacobus, E. (1994)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Randomised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controlled trial of intrapartum fetal heart rate monitoring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Bmj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308(6927), 497-500.</w:t>
            </w:r>
          </w:p>
        </w:tc>
        <w:tc>
          <w:tcPr>
            <w:tcW w:w="3117" w:type="dxa"/>
            <w:shd w:val="clear" w:color="auto" w:fill="auto"/>
          </w:tcPr>
          <w:p w14:paraId="4B38D6C2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different types of monitoring</w:t>
            </w:r>
          </w:p>
        </w:tc>
      </w:tr>
      <w:tr w:rsidR="009350EC" w:rsidRPr="00890882" w14:paraId="19F2958B" w14:textId="77777777" w:rsidTr="007312AB">
        <w:tc>
          <w:tcPr>
            <w:tcW w:w="6233" w:type="dxa"/>
            <w:shd w:val="clear" w:color="auto" w:fill="auto"/>
          </w:tcPr>
          <w:p w14:paraId="60FFA259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Mahomed, K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Nyon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R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lamb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T., Jacobus, E.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Kasul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J. (1992). Intrapartum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foetal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heart rate monitoring-continuous electronic versus intermittent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doppl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-a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randomised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controlled trial. Central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frica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journal of medicine, 38(12), 458-462.</w:t>
            </w:r>
          </w:p>
        </w:tc>
        <w:tc>
          <w:tcPr>
            <w:tcW w:w="3117" w:type="dxa"/>
            <w:shd w:val="clear" w:color="auto" w:fill="auto"/>
          </w:tcPr>
          <w:p w14:paraId="4A0416FC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continuous vs intermittent monitoring</w:t>
            </w:r>
          </w:p>
        </w:tc>
      </w:tr>
      <w:tr w:rsidR="009350EC" w:rsidRPr="00890882" w14:paraId="16A82CB9" w14:textId="77777777" w:rsidTr="007312AB">
        <w:tc>
          <w:tcPr>
            <w:tcW w:w="6233" w:type="dxa"/>
            <w:shd w:val="clear" w:color="auto" w:fill="auto"/>
          </w:tcPr>
          <w:p w14:paraId="0A5FC0BA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arti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R., Emilia, O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Nurdiat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D. S., &amp; Brown, J. (2017). Intermittent auscultation (IA) of fetal heart rate i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for fetal well‐being. Cochrane Database of Systematic Reviews, (2).</w:t>
            </w:r>
          </w:p>
        </w:tc>
        <w:tc>
          <w:tcPr>
            <w:tcW w:w="3117" w:type="dxa"/>
            <w:shd w:val="clear" w:color="auto" w:fill="auto"/>
          </w:tcPr>
          <w:p w14:paraId="16716123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9350EC" w:rsidRPr="00890882" w14:paraId="70E118DD" w14:textId="77777777" w:rsidTr="007312AB">
        <w:tc>
          <w:tcPr>
            <w:tcW w:w="6233" w:type="dxa"/>
            <w:shd w:val="clear" w:color="auto" w:fill="auto"/>
          </w:tcPr>
          <w:p w14:paraId="4CC860BD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Matsuda, Y., Maeda, T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Koun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 (2005, June). Fetal/neonatal outcome i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brupti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placentae during preterm gestation. In Seminars in thrombosis and hemostasis (Vol. 31, No. 03, pp. 327-333). Copyright© 2005 by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hiem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Medical Publishers, Inc., 333 Seventh Avenue, New York, NY 10001, USA..</w:t>
            </w:r>
          </w:p>
        </w:tc>
        <w:tc>
          <w:tcPr>
            <w:tcW w:w="3117" w:type="dxa"/>
            <w:shd w:val="clear" w:color="auto" w:fill="auto"/>
          </w:tcPr>
          <w:p w14:paraId="3E3420F4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3B656EAD" w14:textId="77777777" w:rsidTr="007312AB">
        <w:tc>
          <w:tcPr>
            <w:tcW w:w="6233" w:type="dxa"/>
            <w:shd w:val="clear" w:color="auto" w:fill="auto"/>
          </w:tcPr>
          <w:p w14:paraId="0683C987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McKenzie, G., (2017)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Computerised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interpretation of fetal heart rate during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(INFANT): a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randomised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controlled trial, The INFANT Collaborative Group AIMS J 2017 Vol. 29 Issue 3 Pages 20-22</w:t>
            </w:r>
          </w:p>
        </w:tc>
        <w:tc>
          <w:tcPr>
            <w:tcW w:w="3117" w:type="dxa"/>
            <w:shd w:val="clear" w:color="auto" w:fill="auto"/>
          </w:tcPr>
          <w:p w14:paraId="08D7019C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decision support system vs. outcome</w:t>
            </w:r>
          </w:p>
        </w:tc>
      </w:tr>
    </w:tbl>
    <w:p w14:paraId="4BB5EB8C" w14:textId="77777777" w:rsidR="001B3CB0" w:rsidRDefault="001B3CB0" w:rsidP="001B3CB0">
      <w:pPr>
        <w:jc w:val="right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t>Continues</w:t>
      </w:r>
    </w:p>
    <w:p w14:paraId="1D1A49BB" w14:textId="77777777" w:rsidR="001B3CB0" w:rsidRPr="00890882" w:rsidRDefault="001B3CB0" w:rsidP="001B3CB0">
      <w:pPr>
        <w:pStyle w:val="Bijschrift"/>
        <w:keepNext/>
        <w:rPr>
          <w:rFonts w:ascii="Times New Roman" w:hAnsi="Times New Roman" w:cs="Times New Roman"/>
          <w:b/>
          <w:i w:val="0"/>
          <w:sz w:val="16"/>
          <w:szCs w:val="16"/>
        </w:rPr>
      </w:pP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lastRenderedPageBreak/>
        <w:t>Table S1</w:t>
      </w:r>
      <w:r w:rsidRPr="00890882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 xml:space="preserve">. </w:t>
      </w: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>Continued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6233"/>
        <w:gridCol w:w="3117"/>
      </w:tblGrid>
      <w:tr w:rsidR="00BB4431" w:rsidRPr="00890882" w14:paraId="1CA145AF" w14:textId="77777777" w:rsidTr="00C465E7">
        <w:tc>
          <w:tcPr>
            <w:tcW w:w="6233" w:type="dxa"/>
          </w:tcPr>
          <w:p w14:paraId="098BD6AD" w14:textId="7331186F" w:rsidR="00BB4431" w:rsidRPr="00126E4F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thor names, year of publication, title, journal </w:t>
            </w:r>
          </w:p>
        </w:tc>
        <w:tc>
          <w:tcPr>
            <w:tcW w:w="3117" w:type="dxa"/>
          </w:tcPr>
          <w:p w14:paraId="54B7721B" w14:textId="3D8361CC" w:rsidR="00BB4431" w:rsidRPr="003B36B7" w:rsidRDefault="00BB4431" w:rsidP="00BB443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>Reason for exclusion</w:t>
            </w:r>
          </w:p>
        </w:tc>
      </w:tr>
      <w:tr w:rsidR="007312AB" w:rsidRPr="00890882" w14:paraId="652F2516" w14:textId="77777777" w:rsidTr="007312AB">
        <w:tc>
          <w:tcPr>
            <w:tcW w:w="6233" w:type="dxa"/>
            <w:shd w:val="clear" w:color="auto" w:fill="auto"/>
          </w:tcPr>
          <w:p w14:paraId="14F398C3" w14:textId="2474707E" w:rsidR="007312AB" w:rsidRPr="00890882" w:rsidRDefault="007312AB" w:rsidP="007312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Mires, G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oldbeck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-Wood, S., Murray, G. D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Nesheim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B. I., Williams, F., &amp; Howie, P. (2001)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Randomised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controlled trial of cardiotocography versus Doppler auscultation of fetal heart at admission i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in low risk obstetric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populationCommentar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: changes between protocol and manuscript should be declared at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ubmissionCommentar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: research governance must focus on research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rainingCommentar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: Approach to power calculations has to be realistic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Bmj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322(7300), 1457-1462.</w:t>
            </w:r>
          </w:p>
        </w:tc>
        <w:tc>
          <w:tcPr>
            <w:tcW w:w="3117" w:type="dxa"/>
            <w:shd w:val="clear" w:color="auto" w:fill="auto"/>
          </w:tcPr>
          <w:p w14:paraId="603826A3" w14:textId="220C5F1A" w:rsidR="007312AB" w:rsidRPr="00890882" w:rsidRDefault="007312AB" w:rsidP="007312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auscultation vs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ctg</w:t>
            </w:r>
            <w:proofErr w:type="spellEnd"/>
          </w:p>
        </w:tc>
      </w:tr>
      <w:tr w:rsidR="007312AB" w:rsidRPr="00890882" w14:paraId="6DC8D2C0" w14:textId="77777777" w:rsidTr="007312AB">
        <w:tc>
          <w:tcPr>
            <w:tcW w:w="6233" w:type="dxa"/>
            <w:shd w:val="clear" w:color="auto" w:fill="auto"/>
          </w:tcPr>
          <w:p w14:paraId="51F3586C" w14:textId="4FA92D4E" w:rsidR="007312AB" w:rsidRPr="00890882" w:rsidRDefault="007312AB" w:rsidP="007312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Muraoka, J., Kodama, Y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Ohashi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Goto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T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Sameshim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H. (2021). Intrapartum fetal heart rate patterns and perinatal outcome in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chorioamnionitis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at or beyond 34 weeks of gestation. Journal of Obstetrics and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Research, 47(3), 1110-1117.</w:t>
            </w:r>
          </w:p>
        </w:tc>
        <w:tc>
          <w:tcPr>
            <w:tcW w:w="3117" w:type="dxa"/>
            <w:shd w:val="clear" w:color="auto" w:fill="auto"/>
          </w:tcPr>
          <w:p w14:paraId="7F940D22" w14:textId="283BE068" w:rsidR="007312AB" w:rsidRPr="00890882" w:rsidRDefault="007312AB" w:rsidP="007312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10E29198" w14:textId="77777777" w:rsidTr="007312AB">
        <w:tc>
          <w:tcPr>
            <w:tcW w:w="6233" w:type="dxa"/>
            <w:shd w:val="clear" w:color="auto" w:fill="auto"/>
          </w:tcPr>
          <w:p w14:paraId="74F30A59" w14:textId="0AB9130A" w:rsidR="007312AB" w:rsidRPr="00126E4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J. R. Murphy, A. D.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Haverkamp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S.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Langendoerfer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and M. Orlean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1981). </w:t>
            </w: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The relation of electronic fetal monitoring patterns to infant outcome measures in a random sample of term size infants born to high risk mother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. </w:t>
            </w: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AM J EPIDEMIOL 1981 Vol. 114 Issue 4 Pages 539-547</w:t>
            </w:r>
          </w:p>
        </w:tc>
        <w:tc>
          <w:tcPr>
            <w:tcW w:w="3117" w:type="dxa"/>
            <w:shd w:val="clear" w:color="auto" w:fill="auto"/>
          </w:tcPr>
          <w:p w14:paraId="2AE0E5F4" w14:textId="791C1BAE" w:rsidR="007312AB" w:rsidRPr="003B36B7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7312AB" w:rsidRPr="00890882" w14:paraId="5E5951D3" w14:textId="77777777" w:rsidTr="007312AB">
        <w:tc>
          <w:tcPr>
            <w:tcW w:w="6233" w:type="dxa"/>
            <w:shd w:val="clear" w:color="auto" w:fill="auto"/>
          </w:tcPr>
          <w:p w14:paraId="7F370992" w14:textId="60D64A2A" w:rsidR="007312AB" w:rsidRPr="00126E4F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Neilson, J. P. (2015). Fetal electrocardiogram (ECG) for fetal monitoring during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. Cochrane database of systematic reviews, (12).</w:t>
            </w:r>
          </w:p>
        </w:tc>
        <w:tc>
          <w:tcPr>
            <w:tcW w:w="3117" w:type="dxa"/>
            <w:shd w:val="clear" w:color="auto" w:fill="auto"/>
          </w:tcPr>
          <w:p w14:paraId="7D7721D1" w14:textId="17E8127D" w:rsidR="007312AB" w:rsidRDefault="007312AB" w:rsidP="007312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E92540" w:rsidRPr="00890882" w14:paraId="46334676" w14:textId="77777777" w:rsidTr="007312AB">
        <w:tc>
          <w:tcPr>
            <w:tcW w:w="6233" w:type="dxa"/>
            <w:shd w:val="clear" w:color="auto" w:fill="auto"/>
          </w:tcPr>
          <w:p w14:paraId="347AC010" w14:textId="082DDE69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Nelson, K. B., Bingham, P., Edwards, E. M.,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Horbar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, J. D., Kenny, M. J.,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Inder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, T., ... &amp;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Soll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, R. F. (2012). Antecedents of neonatal encephalopathy in the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vermont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 oxford network encephalopathy registry. Pediatrics, 130(5), 878-886.</w:t>
            </w:r>
          </w:p>
        </w:tc>
        <w:tc>
          <w:tcPr>
            <w:tcW w:w="3117" w:type="dxa"/>
            <w:shd w:val="clear" w:color="auto" w:fill="auto"/>
          </w:tcPr>
          <w:p w14:paraId="6426F935" w14:textId="4ED483DD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E92540" w:rsidRPr="00890882" w14:paraId="2E889355" w14:textId="77777777" w:rsidTr="007312AB">
        <w:tc>
          <w:tcPr>
            <w:tcW w:w="6233" w:type="dxa"/>
            <w:shd w:val="clear" w:color="auto" w:fill="auto"/>
          </w:tcPr>
          <w:p w14:paraId="2416FB23" w14:textId="3D1A0819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Nisenblat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V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lo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E., Barak, S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one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R., Bader, D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hel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G. (2006). </w:t>
            </w: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Fetal heart rate patterns and neurodevelopmental outcome in very low birth weight infants.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obstetrici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et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gynecologic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Scandinavic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85(7), 792-796.</w:t>
            </w:r>
          </w:p>
        </w:tc>
        <w:tc>
          <w:tcPr>
            <w:tcW w:w="3117" w:type="dxa"/>
            <w:shd w:val="clear" w:color="auto" w:fill="auto"/>
          </w:tcPr>
          <w:p w14:paraId="20AD2C48" w14:textId="2AB573E3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E92540" w:rsidRPr="00890882" w14:paraId="5FF70B69" w14:textId="77777777" w:rsidTr="007312AB">
        <w:tc>
          <w:tcPr>
            <w:tcW w:w="6233" w:type="dxa"/>
            <w:shd w:val="clear" w:color="auto" w:fill="auto"/>
          </w:tcPr>
          <w:p w14:paraId="2A5CBDC0" w14:textId="0D169CEE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Norén, H., Amer-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Wåhli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I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agberg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H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erbst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A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jellmer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I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arşál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K., ... </w:t>
            </w: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Rosé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K. G. (2003). Fetal electrocardiography in labor and neonatal outcome: data from the Swedish randomized controlled trial on intrapartum fetal monitoring. American journal of obstetrics and gynecology, 188(1), 183-192.</w:t>
            </w:r>
          </w:p>
        </w:tc>
        <w:tc>
          <w:tcPr>
            <w:tcW w:w="3117" w:type="dxa"/>
            <w:shd w:val="clear" w:color="auto" w:fill="auto"/>
          </w:tcPr>
          <w:p w14:paraId="42E82C44" w14:textId="378F212A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tg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vs.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tg+st</w:t>
            </w:r>
            <w:proofErr w:type="spellEnd"/>
          </w:p>
        </w:tc>
      </w:tr>
      <w:tr w:rsidR="00E92540" w:rsidRPr="00890882" w14:paraId="2D3E8272" w14:textId="77777777" w:rsidTr="007312AB">
        <w:tc>
          <w:tcPr>
            <w:tcW w:w="6233" w:type="dxa"/>
            <w:shd w:val="clear" w:color="auto" w:fill="auto"/>
          </w:tcPr>
          <w:p w14:paraId="244BFC21" w14:textId="08F825C6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B4431">
              <w:rPr>
                <w:rFonts w:ascii="Times New Roman" w:hAnsi="Times New Roman" w:cs="Times New Roman"/>
                <w:sz w:val="16"/>
                <w:szCs w:val="16"/>
              </w:rPr>
              <w:t>Nozar</w:t>
            </w:r>
            <w:proofErr w:type="spellEnd"/>
            <w:r w:rsidRPr="00BB4431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BB4431">
              <w:rPr>
                <w:rFonts w:ascii="Times New Roman" w:hAnsi="Times New Roman" w:cs="Times New Roman"/>
                <w:sz w:val="16"/>
                <w:szCs w:val="16"/>
              </w:rPr>
              <w:t>Fiol</w:t>
            </w:r>
            <w:proofErr w:type="spellEnd"/>
            <w:r w:rsidRPr="00BB4431">
              <w:rPr>
                <w:rFonts w:ascii="Times New Roman" w:hAnsi="Times New Roman" w:cs="Times New Roman"/>
                <w:sz w:val="16"/>
                <w:szCs w:val="16"/>
              </w:rPr>
              <w:t xml:space="preserve">, V., Martinez, A., Enrique Pons, J., Alonso, J., &amp; </w:t>
            </w:r>
            <w:proofErr w:type="spellStart"/>
            <w:r w:rsidRPr="00BB4431">
              <w:rPr>
                <w:rFonts w:ascii="Times New Roman" w:hAnsi="Times New Roman" w:cs="Times New Roman"/>
                <w:sz w:val="16"/>
                <w:szCs w:val="16"/>
              </w:rPr>
              <w:t>Briozzo</w:t>
            </w:r>
            <w:proofErr w:type="spellEnd"/>
            <w:r w:rsidRPr="00BB4431">
              <w:rPr>
                <w:rFonts w:ascii="Times New Roman" w:hAnsi="Times New Roman" w:cs="Times New Roman"/>
                <w:sz w:val="16"/>
                <w:szCs w:val="16"/>
              </w:rPr>
              <w:t xml:space="preserve">, L. (2008). Importance of electronic monitoring of intrapartum fetal heart rate as a predictor of neonatal outcomes. </w:t>
            </w:r>
            <w:r w:rsidRPr="00BB4431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REVISTA MEDICA DEL URUGUAY, 24(2), 94-101.</w:t>
            </w:r>
          </w:p>
        </w:tc>
        <w:tc>
          <w:tcPr>
            <w:tcW w:w="3117" w:type="dxa"/>
            <w:shd w:val="clear" w:color="auto" w:fill="auto"/>
          </w:tcPr>
          <w:p w14:paraId="12143B95" w14:textId="32CDC46B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E92540" w:rsidRPr="00890882" w14:paraId="5A22254C" w14:textId="77777777" w:rsidTr="007312AB">
        <w:tc>
          <w:tcPr>
            <w:tcW w:w="6233" w:type="dxa"/>
            <w:shd w:val="clear" w:color="auto" w:fill="auto"/>
          </w:tcPr>
          <w:p w14:paraId="46194CA0" w14:textId="1AF50C26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Ogunyemi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D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Jovanovski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A., Friedman, P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Sweatma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B., &amp; Madan, I. (2019). Temporal and quantitative associations of electronic fetal heart rate monitoring patterns and neonatal outcomes. The Journal of Maternal-Fetal &amp; Neonatal Medicine, 32(18), 3115-3124.</w:t>
            </w:r>
          </w:p>
        </w:tc>
        <w:tc>
          <w:tcPr>
            <w:tcW w:w="3117" w:type="dxa"/>
            <w:shd w:val="clear" w:color="auto" w:fill="auto"/>
          </w:tcPr>
          <w:p w14:paraId="539D71C3" w14:textId="45DFC806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E92540" w:rsidRPr="00890882" w14:paraId="6FEFAF2F" w14:textId="77777777" w:rsidTr="007312AB">
        <w:tc>
          <w:tcPr>
            <w:tcW w:w="6233" w:type="dxa"/>
            <w:shd w:val="clear" w:color="auto" w:fill="auto"/>
          </w:tcPr>
          <w:p w14:paraId="519445E3" w14:textId="35096D31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Ohir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S., Yamanaka, S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Asak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R., Ando, H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Fusey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C., Kikuchi, N., ...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Shiozaw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T. (2019).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Sawtooth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fetal heart rate pattern associated with a favorable neurological outcome in an infant: a case report. Journal of Medical Case Reports, 13(1), 1-3.</w:t>
            </w:r>
          </w:p>
        </w:tc>
        <w:tc>
          <w:tcPr>
            <w:tcW w:w="3117" w:type="dxa"/>
            <w:shd w:val="clear" w:color="auto" w:fill="auto"/>
          </w:tcPr>
          <w:p w14:paraId="4049F2AD" w14:textId="45AEB091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case report</w:t>
            </w:r>
          </w:p>
        </w:tc>
      </w:tr>
      <w:tr w:rsidR="00E92540" w:rsidRPr="00890882" w14:paraId="16311CA8" w14:textId="77777777" w:rsidTr="007312AB">
        <w:tc>
          <w:tcPr>
            <w:tcW w:w="6233" w:type="dxa"/>
            <w:shd w:val="clear" w:color="auto" w:fill="auto"/>
          </w:tcPr>
          <w:p w14:paraId="3F1CC9DE" w14:textId="59B87441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Padhye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N. S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Verkla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M. T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Brazdeikis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A., Williams, A. L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Khattak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A. Z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Lasky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R. E. (2008, August). A comparison of fetal and neonatal heart rate variability at similar post-menstrual ages. In 2008 30th Annual International Conference of the IEEE Engineering in Medicine and Biology Society (pp. 2801-2804). IEEE.</w:t>
            </w:r>
          </w:p>
        </w:tc>
        <w:tc>
          <w:tcPr>
            <w:tcW w:w="3117" w:type="dxa"/>
            <w:shd w:val="clear" w:color="auto" w:fill="auto"/>
          </w:tcPr>
          <w:p w14:paraId="4E791540" w14:textId="1450C9B1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fetus and neonate are not linked</w:t>
            </w:r>
          </w:p>
        </w:tc>
      </w:tr>
      <w:tr w:rsidR="00E92540" w:rsidRPr="00890882" w14:paraId="11BAFAE8" w14:textId="77777777" w:rsidTr="007312AB">
        <w:tc>
          <w:tcPr>
            <w:tcW w:w="6233" w:type="dxa"/>
            <w:shd w:val="clear" w:color="auto" w:fill="auto"/>
          </w:tcPr>
          <w:p w14:paraId="26385E16" w14:textId="1DB0B651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Painter, M. J. (1989). Fetal heart rate patterns, perinatal asphyxia, and brain injury. Pediatric Neurology, 5(3), 137-144.</w:t>
            </w:r>
          </w:p>
        </w:tc>
        <w:tc>
          <w:tcPr>
            <w:tcW w:w="3117" w:type="dxa"/>
            <w:shd w:val="clear" w:color="auto" w:fill="auto"/>
          </w:tcPr>
          <w:p w14:paraId="5B7E276A" w14:textId="1F4F05B0" w:rsidR="00E92540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E92540" w:rsidRPr="00890882" w14:paraId="27373223" w14:textId="77777777" w:rsidTr="007312AB">
        <w:tc>
          <w:tcPr>
            <w:tcW w:w="6233" w:type="dxa"/>
            <w:shd w:val="clear" w:color="auto" w:fill="auto"/>
          </w:tcPr>
          <w:p w14:paraId="221CDF52" w14:textId="77777777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Painter, M. J., Depp, R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O'Donoghue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P. D. (1978). Fetal heart rate patterns and development in the first year of life. American Journal of Obstetrics and Gynecology, 132(3), 271-277.</w:t>
            </w:r>
          </w:p>
        </w:tc>
        <w:tc>
          <w:tcPr>
            <w:tcW w:w="3117" w:type="dxa"/>
            <w:shd w:val="clear" w:color="auto" w:fill="auto"/>
          </w:tcPr>
          <w:p w14:paraId="48B01C36" w14:textId="77777777" w:rsidR="00E92540" w:rsidRPr="00C465E7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E92540" w:rsidRPr="00890882" w14:paraId="7AF9AED8" w14:textId="77777777" w:rsidTr="007312AB">
        <w:tc>
          <w:tcPr>
            <w:tcW w:w="6233" w:type="dxa"/>
            <w:shd w:val="clear" w:color="auto" w:fill="auto"/>
          </w:tcPr>
          <w:p w14:paraId="0B8B3F7C" w14:textId="77777777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Pels, A., van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Charante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N. M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eidweiller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-Schreurs, C. V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Limpens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J., Wolf, H., de Boer, M. A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anzevoort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W. (2019). </w:t>
            </w: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The prognostic accuracy of short term variation of fetal heart rate in early-onset fetal growth restriction: A systematic review. European Journal of Obstetrics &amp; Gynecology and Reproductive Biology, 234, 179-184.</w:t>
            </w:r>
          </w:p>
        </w:tc>
        <w:tc>
          <w:tcPr>
            <w:tcW w:w="3117" w:type="dxa"/>
            <w:shd w:val="clear" w:color="auto" w:fill="auto"/>
          </w:tcPr>
          <w:p w14:paraId="780F388F" w14:textId="77777777" w:rsidR="00E92540" w:rsidRPr="00C465E7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E92540" w:rsidRPr="00890882" w14:paraId="044F032D" w14:textId="77777777" w:rsidTr="007312AB">
        <w:tc>
          <w:tcPr>
            <w:tcW w:w="6233" w:type="dxa"/>
            <w:shd w:val="clear" w:color="auto" w:fill="auto"/>
          </w:tcPr>
          <w:p w14:paraId="57B5A00F" w14:textId="77777777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erlma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J. M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Risser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R. (1996). </w:t>
            </w:r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Can asphyxiated infants at risk for neonatal seizures be rapidly identified by current high-risk markers?. Pediatrics, 97(4), 456-462.</w:t>
            </w:r>
          </w:p>
        </w:tc>
        <w:tc>
          <w:tcPr>
            <w:tcW w:w="3117" w:type="dxa"/>
            <w:shd w:val="clear" w:color="auto" w:fill="auto"/>
          </w:tcPr>
          <w:p w14:paraId="6DCA4892" w14:textId="77777777" w:rsidR="00E92540" w:rsidRPr="00C465E7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cases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izure </w:t>
            </w:r>
            <w:r w:rsidRPr="000363C3">
              <w:rPr>
                <w:rFonts w:ascii="Times New Roman" w:hAnsi="Times New Roman" w:cs="Times New Roman"/>
                <w:sz w:val="16"/>
                <w:szCs w:val="16"/>
              </w:rPr>
              <w:t xml:space="preserve">n =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E92540" w:rsidRPr="00890882" w14:paraId="02724D2C" w14:textId="77777777" w:rsidTr="007312AB">
        <w:tc>
          <w:tcPr>
            <w:tcW w:w="6233" w:type="dxa"/>
            <w:shd w:val="clear" w:color="auto" w:fill="auto"/>
          </w:tcPr>
          <w:p w14:paraId="66398BD2" w14:textId="77777777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Picchio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F. M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Prandstraller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D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Bronzetti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G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Cervi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E. (2012). Follow-up of neonates with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foetal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 and neonatal arrhythmias. The Journal of Maternal-fetal &amp; Neonatal Medicine: the Official Journal of the European Association of Perinatal Medicine, the Federation of Asia and Oceania Perinatal Societies, the International Society of Perinatal Obstetricians, 25, 53-53.</w:t>
            </w:r>
          </w:p>
        </w:tc>
        <w:tc>
          <w:tcPr>
            <w:tcW w:w="3117" w:type="dxa"/>
            <w:shd w:val="clear" w:color="auto" w:fill="auto"/>
          </w:tcPr>
          <w:p w14:paraId="48B5D327" w14:textId="77777777" w:rsidR="00E92540" w:rsidRPr="00C465E7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Article type; follow up</w:t>
            </w:r>
          </w:p>
        </w:tc>
      </w:tr>
      <w:tr w:rsidR="00E92540" w:rsidRPr="00890882" w14:paraId="237F1F9B" w14:textId="77777777" w:rsidTr="007312AB">
        <w:tc>
          <w:tcPr>
            <w:tcW w:w="6233" w:type="dxa"/>
            <w:shd w:val="clear" w:color="auto" w:fill="auto"/>
          </w:tcPr>
          <w:p w14:paraId="760747D4" w14:textId="77777777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Pratama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R., &amp; Ferraris, M. C. (2019). Correlation of prolonged fetal heart rate decelerations and perinatal outcome among patients undergoing emergency cesarean section: Implication to standardizing management and notification guidelines. European Journal of Obstetrics and Gynecology and Reproductive Biology, 234, e3.</w:t>
            </w:r>
          </w:p>
        </w:tc>
        <w:tc>
          <w:tcPr>
            <w:tcW w:w="3117" w:type="dxa"/>
            <w:shd w:val="clear" w:color="auto" w:fill="auto"/>
          </w:tcPr>
          <w:p w14:paraId="105B8EBA" w14:textId="77777777" w:rsidR="00E92540" w:rsidRPr="00C465E7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poster session</w:t>
            </w:r>
          </w:p>
        </w:tc>
      </w:tr>
      <w:tr w:rsidR="00E92540" w:rsidRPr="00890882" w14:paraId="250EEF4A" w14:textId="77777777" w:rsidTr="007312AB">
        <w:tc>
          <w:tcPr>
            <w:tcW w:w="6233" w:type="dxa"/>
            <w:shd w:val="clear" w:color="auto" w:fill="auto"/>
          </w:tcPr>
          <w:p w14:paraId="5EEC5353" w14:textId="77777777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Pruksanusak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N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Duangchan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R., &amp;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Suwanrath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C. (2018). Factors Associated with Adverse Neonatal Outcomes in Category II Intrapartum Fetal Heart Rate Tracings. Journal of the Medical Association of Thailand, 101(7).</w:t>
            </w:r>
          </w:p>
        </w:tc>
        <w:tc>
          <w:tcPr>
            <w:tcW w:w="3117" w:type="dxa"/>
            <w:shd w:val="clear" w:color="auto" w:fill="auto"/>
          </w:tcPr>
          <w:p w14:paraId="2B458513" w14:textId="77777777" w:rsidR="00E92540" w:rsidRPr="00C465E7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E92540" w:rsidRPr="00890882" w14:paraId="439D36F5" w14:textId="77777777" w:rsidTr="007312AB">
        <w:tc>
          <w:tcPr>
            <w:tcW w:w="6233" w:type="dxa"/>
            <w:shd w:val="clear" w:color="auto" w:fill="auto"/>
          </w:tcPr>
          <w:p w14:paraId="48FEA500" w14:textId="77777777" w:rsidR="00E92540" w:rsidRPr="00126E4F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Qureshey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 xml:space="preserve">, E. J., Mendez-Figueroa, H., Wiley, R. L., </w:t>
            </w:r>
            <w:proofErr w:type="spellStart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Bhalwal</w:t>
            </w:r>
            <w:proofErr w:type="spellEnd"/>
            <w:r w:rsidRPr="00126E4F">
              <w:rPr>
                <w:rFonts w:ascii="Times New Roman" w:hAnsi="Times New Roman" w:cs="Times New Roman"/>
                <w:sz w:val="16"/>
                <w:szCs w:val="16"/>
              </w:rPr>
              <w:t>, A. B., &amp; Chauhan, S. P. (2022). Cesarean delivery at term for non-reassuring fetal heart rate tracing: risk factors and predictability. The Journal of Maternal-Fetal &amp; Neonatal Medicine, 35(25), 6714-6720.</w:t>
            </w:r>
          </w:p>
        </w:tc>
        <w:tc>
          <w:tcPr>
            <w:tcW w:w="3117" w:type="dxa"/>
            <w:shd w:val="clear" w:color="auto" w:fill="auto"/>
          </w:tcPr>
          <w:p w14:paraId="6C0CD6E6" w14:textId="77777777" w:rsidR="00E92540" w:rsidRPr="00C465E7" w:rsidRDefault="00E92540" w:rsidP="00E9254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</w:tbl>
    <w:p w14:paraId="50BEE571" w14:textId="77777777" w:rsidR="001B3CB0" w:rsidRPr="001B3CB0" w:rsidRDefault="001B3CB0" w:rsidP="001B3CB0">
      <w:pPr>
        <w:jc w:val="right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t>Continues</w:t>
      </w:r>
    </w:p>
    <w:p w14:paraId="46750C8C" w14:textId="77777777" w:rsidR="001B3CB0" w:rsidRPr="00890882" w:rsidRDefault="001B3CB0" w:rsidP="001B3CB0">
      <w:pPr>
        <w:pStyle w:val="Bijschrift"/>
        <w:keepNext/>
        <w:rPr>
          <w:rFonts w:ascii="Times New Roman" w:hAnsi="Times New Roman" w:cs="Times New Roman"/>
          <w:b/>
          <w:i w:val="0"/>
          <w:sz w:val="16"/>
          <w:szCs w:val="16"/>
        </w:rPr>
      </w:pP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lastRenderedPageBreak/>
        <w:t>Table S1</w:t>
      </w:r>
      <w:r w:rsidRPr="00890882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 xml:space="preserve">. </w:t>
      </w: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>Continued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6233"/>
        <w:gridCol w:w="3117"/>
      </w:tblGrid>
      <w:tr w:rsidR="009E292F" w:rsidRPr="00890882" w14:paraId="75D63F8A" w14:textId="77777777" w:rsidTr="00C465E7">
        <w:tc>
          <w:tcPr>
            <w:tcW w:w="6233" w:type="dxa"/>
          </w:tcPr>
          <w:p w14:paraId="136F314D" w14:textId="02114852" w:rsidR="009E292F" w:rsidRPr="00126E4F" w:rsidRDefault="009E292F" w:rsidP="009E292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thor names, year of publication, title, journal </w:t>
            </w:r>
          </w:p>
        </w:tc>
        <w:tc>
          <w:tcPr>
            <w:tcW w:w="3117" w:type="dxa"/>
          </w:tcPr>
          <w:p w14:paraId="2BC313AB" w14:textId="6C101CA5" w:rsidR="009E292F" w:rsidRPr="00AB1E98" w:rsidRDefault="009E292F" w:rsidP="009E292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>Reason for exclusion</w:t>
            </w:r>
          </w:p>
        </w:tc>
      </w:tr>
      <w:tr w:rsidR="009350EC" w:rsidRPr="00890882" w14:paraId="6D37B4D5" w14:textId="77777777" w:rsidTr="00C465E7">
        <w:tc>
          <w:tcPr>
            <w:tcW w:w="6233" w:type="dxa"/>
          </w:tcPr>
          <w:p w14:paraId="4414DCF9" w14:textId="24A27611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B3CB0">
              <w:rPr>
                <w:rFonts w:ascii="Times New Roman" w:hAnsi="Times New Roman" w:cs="Times New Roman"/>
                <w:sz w:val="16"/>
                <w:szCs w:val="16"/>
              </w:rPr>
              <w:t xml:space="preserve">Rahman, H., </w:t>
            </w:r>
            <w:proofErr w:type="spellStart"/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Renjhen</w:t>
            </w:r>
            <w:proofErr w:type="spellEnd"/>
            <w:r w:rsidRPr="001B3CB0">
              <w:rPr>
                <w:rFonts w:ascii="Times New Roman" w:hAnsi="Times New Roman" w:cs="Times New Roman"/>
                <w:sz w:val="16"/>
                <w:szCs w:val="16"/>
              </w:rPr>
              <w:t xml:space="preserve">, P., Dutta, S., &amp; </w:t>
            </w:r>
            <w:proofErr w:type="spellStart"/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Kar</w:t>
            </w:r>
            <w:proofErr w:type="spellEnd"/>
            <w:r w:rsidRPr="001B3CB0">
              <w:rPr>
                <w:rFonts w:ascii="Times New Roman" w:hAnsi="Times New Roman" w:cs="Times New Roman"/>
                <w:sz w:val="16"/>
                <w:szCs w:val="16"/>
              </w:rPr>
              <w:t xml:space="preserve">, S. (2012). Admission cardiotocography: Its role in predicting </w:t>
            </w:r>
            <w:proofErr w:type="spellStart"/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foetal</w:t>
            </w:r>
            <w:proofErr w:type="spellEnd"/>
            <w:r w:rsidRPr="001B3CB0">
              <w:rPr>
                <w:rFonts w:ascii="Times New Roman" w:hAnsi="Times New Roman" w:cs="Times New Roman"/>
                <w:sz w:val="16"/>
                <w:szCs w:val="16"/>
              </w:rPr>
              <w:t xml:space="preserve"> outcome in high-risk obstetric patients. The Australasian medical journal, 5(10), 522.</w:t>
            </w:r>
          </w:p>
        </w:tc>
        <w:tc>
          <w:tcPr>
            <w:tcW w:w="3117" w:type="dxa"/>
          </w:tcPr>
          <w:p w14:paraId="6F6E1565" w14:textId="07983628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6D2AB4F9" w14:textId="77777777" w:rsidTr="007312AB">
        <w:tc>
          <w:tcPr>
            <w:tcW w:w="6233" w:type="dxa"/>
            <w:shd w:val="clear" w:color="auto" w:fill="auto"/>
          </w:tcPr>
          <w:p w14:paraId="01D6A91B" w14:textId="3BF34B62" w:rsidR="009350EC" w:rsidRPr="007312AB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Ravichandra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L., Allen, V. M., Allen, A. C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Vinc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Baskett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T. F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Woolcott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C. G. (2020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Incidence, intrapartum risk factors, and prognosis of neonatal hypoxic-ischemic encephalopathy among infants born at 35 weeks gestation or more. Journal of Obstetrics and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Canada, 42(12), 1489-1497.</w:t>
            </w:r>
          </w:p>
        </w:tc>
        <w:tc>
          <w:tcPr>
            <w:tcW w:w="3117" w:type="dxa"/>
          </w:tcPr>
          <w:p w14:paraId="23221274" w14:textId="7F9FB029" w:rsidR="009350EC" w:rsidRPr="007312AB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no statistical analysis </w:t>
            </w:r>
          </w:p>
        </w:tc>
      </w:tr>
      <w:tr w:rsidR="009350EC" w:rsidRPr="00890882" w14:paraId="2DA12642" w14:textId="77777777" w:rsidTr="007312AB">
        <w:tc>
          <w:tcPr>
            <w:tcW w:w="6233" w:type="dxa"/>
            <w:shd w:val="clear" w:color="auto" w:fill="auto"/>
          </w:tcPr>
          <w:p w14:paraId="3FC807AC" w14:textId="2C3612A0" w:rsidR="009350EC" w:rsidRPr="007312AB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RIMSZA, R. R., FROLOVA, A. I., KELLY, J. C., CARTER, E. B., CAHILL, A. G., &amp; RAGHURAMAN, N. (2023). Intrapartum electronic fetal monitoring features associated with a clinical diagnosis of non-reassuring fetal status. </w:t>
            </w:r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American Journal of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ecolog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MFM, 101068.</w:t>
            </w:r>
          </w:p>
        </w:tc>
        <w:tc>
          <w:tcPr>
            <w:tcW w:w="3117" w:type="dxa"/>
          </w:tcPr>
          <w:p w14:paraId="77DB282C" w14:textId="3175562C" w:rsidR="009350EC" w:rsidRPr="007312AB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07C94D13" w14:textId="77777777" w:rsidTr="007312AB">
        <w:tc>
          <w:tcPr>
            <w:tcW w:w="6233" w:type="dxa"/>
            <w:shd w:val="clear" w:color="auto" w:fill="auto"/>
          </w:tcPr>
          <w:p w14:paraId="6EF19EEC" w14:textId="1C31D98B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Rosen, M. G., &amp; Dickinson, J. C. (1993). The paradox of electronic fetal monitoring: more data may not enable us to predict or prevent infant neurologic morbidity. American Journal of Obstetrics and Gynecology, 168(3), 745-751.</w:t>
            </w:r>
          </w:p>
        </w:tc>
        <w:tc>
          <w:tcPr>
            <w:tcW w:w="3117" w:type="dxa"/>
          </w:tcPr>
          <w:p w14:paraId="466ABC5E" w14:textId="3F7370C1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clinical opinion</w:t>
            </w:r>
          </w:p>
        </w:tc>
      </w:tr>
      <w:tr w:rsidR="009350EC" w:rsidRPr="00890882" w14:paraId="57307B1E" w14:textId="77777777" w:rsidTr="007312AB">
        <w:tc>
          <w:tcPr>
            <w:tcW w:w="6233" w:type="dxa"/>
            <w:shd w:val="clear" w:color="auto" w:fill="auto"/>
          </w:tcPr>
          <w:p w14:paraId="5DCC4F19" w14:textId="4AB96BFD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ch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M. S., Steppe, D. A., &amp; Beggarly, M. (2008). Timing of neonatal seizures and intrapartum obstetrical factors. Journal of child neurology, 23(6), 640-643.</w:t>
            </w:r>
          </w:p>
        </w:tc>
        <w:tc>
          <w:tcPr>
            <w:tcW w:w="3117" w:type="dxa"/>
          </w:tcPr>
          <w:p w14:paraId="0203646E" w14:textId="46709483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7A736EDA" w14:textId="77777777" w:rsidTr="007312AB">
        <w:tc>
          <w:tcPr>
            <w:tcW w:w="6233" w:type="dxa"/>
            <w:shd w:val="clear" w:color="auto" w:fill="auto"/>
          </w:tcPr>
          <w:p w14:paraId="00CE6C2F" w14:textId="67FE49FE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chifrin, B. S. (2010). Graded classification of fetal heart rate tracings: association with neonatal metabolic acidosis and neurologic morbidity. American Journal of Obstetrics &amp; Gynecology, 202(5), e11.</w:t>
            </w:r>
          </w:p>
        </w:tc>
        <w:tc>
          <w:tcPr>
            <w:tcW w:w="3117" w:type="dxa"/>
          </w:tcPr>
          <w:p w14:paraId="0A18F4C9" w14:textId="21697E66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comment paper</w:t>
            </w:r>
          </w:p>
        </w:tc>
      </w:tr>
      <w:tr w:rsidR="009350EC" w:rsidRPr="00890882" w14:paraId="2120BFB2" w14:textId="77777777" w:rsidTr="007312AB">
        <w:tc>
          <w:tcPr>
            <w:tcW w:w="6233" w:type="dxa"/>
            <w:shd w:val="clear" w:color="auto" w:fill="auto"/>
          </w:tcPr>
          <w:p w14:paraId="055CA574" w14:textId="6722E2D3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B. S. Schifrin, G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Foy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and J. Amato (1979). Routine fetal heart rate monitoring in the antepartum period. Obstetrics &amp; Gynecology, 54(1), 21-25.</w:t>
            </w:r>
          </w:p>
        </w:tc>
        <w:tc>
          <w:tcPr>
            <w:tcW w:w="3117" w:type="dxa"/>
          </w:tcPr>
          <w:p w14:paraId="4E43FBD3" w14:textId="4064955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0DB4671C" w14:textId="77777777" w:rsidTr="007312AB">
        <w:tc>
          <w:tcPr>
            <w:tcW w:w="6233" w:type="dxa"/>
            <w:shd w:val="clear" w:color="auto" w:fill="auto"/>
          </w:tcPr>
          <w:p w14:paraId="2924EDD7" w14:textId="6DC1F88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hield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J. R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chifri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B. S. (1988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Perinatal antecedents of cerebral palsy. Obstetrics and Gynecology, 71(6 Pt 1), 899-905.</w:t>
            </w:r>
          </w:p>
        </w:tc>
        <w:tc>
          <w:tcPr>
            <w:tcW w:w="3117" w:type="dxa"/>
          </w:tcPr>
          <w:p w14:paraId="08C521F5" w14:textId="45684FA6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1D02816C" w14:textId="77777777" w:rsidTr="007312AB">
        <w:tc>
          <w:tcPr>
            <w:tcW w:w="6233" w:type="dxa"/>
            <w:shd w:val="clear" w:color="auto" w:fill="auto"/>
          </w:tcPr>
          <w:p w14:paraId="6EAA4CAF" w14:textId="4DC46FD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hield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L. E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Wiesn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S., Klein, C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elletreau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B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edrian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H. L. (2018). </w:t>
            </w: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 standardized approach for category II fetal heart rate with significant decelerations: maternal and neonatal outcomes. American Journal of Perinatology, 35(14), 1405-1410.</w:t>
            </w:r>
          </w:p>
        </w:tc>
        <w:tc>
          <w:tcPr>
            <w:tcW w:w="3117" w:type="dxa"/>
          </w:tcPr>
          <w:p w14:paraId="164CD7E1" w14:textId="04037176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pre and post standardization </w:t>
            </w:r>
          </w:p>
        </w:tc>
      </w:tr>
      <w:tr w:rsidR="009350EC" w:rsidRPr="00890882" w14:paraId="5426FD3D" w14:textId="77777777" w:rsidTr="007312AB">
        <w:tc>
          <w:tcPr>
            <w:tcW w:w="6233" w:type="dxa"/>
            <w:shd w:val="clear" w:color="auto" w:fill="auto"/>
          </w:tcPr>
          <w:p w14:paraId="23D2B05A" w14:textId="132473FE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Shrestha, M., Shrestha, L., &amp; Shrestha, P. S. (2009). Profile of Asphyxiated Babies at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ribhuva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University Teaching Hospital.</w:t>
            </w:r>
          </w:p>
        </w:tc>
        <w:tc>
          <w:tcPr>
            <w:tcW w:w="3117" w:type="dxa"/>
          </w:tcPr>
          <w:p w14:paraId="64C4275D" w14:textId="78828C9F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1DE1E1B6" w14:textId="77777777" w:rsidTr="007312AB">
        <w:tc>
          <w:tcPr>
            <w:tcW w:w="6233" w:type="dxa"/>
            <w:shd w:val="clear" w:color="auto" w:fill="auto"/>
          </w:tcPr>
          <w:p w14:paraId="6E86D0EA" w14:textId="43599630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Shrestha, S., &amp; Shrestha, I. (2019). Admission Cardiotocography in Predicting Perinatal Outcome. Kathmandu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Univ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Med J (KUMJ), 17(67), 201-205.</w:t>
            </w:r>
          </w:p>
        </w:tc>
        <w:tc>
          <w:tcPr>
            <w:tcW w:w="3117" w:type="dxa"/>
          </w:tcPr>
          <w:p w14:paraId="4509A3E8" w14:textId="5EE394F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sepsis n =1</w:t>
            </w:r>
          </w:p>
        </w:tc>
      </w:tr>
      <w:tr w:rsidR="009350EC" w:rsidRPr="00890882" w14:paraId="42ACD459" w14:textId="77777777" w:rsidTr="007312AB">
        <w:tc>
          <w:tcPr>
            <w:tcW w:w="6233" w:type="dxa"/>
            <w:shd w:val="clear" w:color="auto" w:fill="auto"/>
          </w:tcPr>
          <w:p w14:paraId="57D87A1B" w14:textId="5BD6A64A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Shy, K. K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uth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D. A., Bennett, F. C., Whitfield, M., Larson, E. B., Van Belle, G., ...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tencheve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M. A. (1990). Effects of electronic fetal-heart-rate monitoring, as compared with periodic auscultation, on the neurologic development of premature infants. New England Journal of Medicine, 322(9), 588-593.</w:t>
            </w:r>
          </w:p>
        </w:tc>
        <w:tc>
          <w:tcPr>
            <w:tcW w:w="3117" w:type="dxa"/>
          </w:tcPr>
          <w:p w14:paraId="26D13361" w14:textId="54B64790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auscultation vs EFM</w:t>
            </w:r>
          </w:p>
        </w:tc>
      </w:tr>
      <w:tr w:rsidR="009350EC" w:rsidRPr="00890882" w14:paraId="5DB5BD62" w14:textId="77777777" w:rsidTr="007312AB">
        <w:tc>
          <w:tcPr>
            <w:tcW w:w="6233" w:type="dxa"/>
            <w:shd w:val="clear" w:color="auto" w:fill="auto"/>
          </w:tcPr>
          <w:p w14:paraId="26A167FE" w14:textId="6FE4419E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Singh, S. K., Kumar, R., Agarwal, A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yag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A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Bisht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 S. (2022). Intrapartum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cardiotocographic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monitoring and its correlation with neonatal outcome. Journal of Family Medicine and Primary Care, 11(11), 7398.</w:t>
            </w:r>
          </w:p>
        </w:tc>
        <w:tc>
          <w:tcPr>
            <w:tcW w:w="3117" w:type="dxa"/>
          </w:tcPr>
          <w:p w14:paraId="191F380B" w14:textId="22B6303A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seizure cases n = 4</w:t>
            </w:r>
          </w:p>
        </w:tc>
      </w:tr>
      <w:tr w:rsidR="009350EC" w:rsidRPr="00890882" w14:paraId="36BF7AD2" w14:textId="77777777" w:rsidTr="007312AB">
        <w:tc>
          <w:tcPr>
            <w:tcW w:w="6233" w:type="dxa"/>
            <w:shd w:val="clear" w:color="auto" w:fill="auto"/>
          </w:tcPr>
          <w:p w14:paraId="7A091A13" w14:textId="4264F53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Small, K. A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idebotham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M., Fenwick, J., &amp; Gamble, J. (2020). Intrapartum cardiotocograph monitoring and perinatal outcomes for women at risk: Literature review. Women and Birth, 33(5), 411-418.</w:t>
            </w:r>
          </w:p>
        </w:tc>
        <w:tc>
          <w:tcPr>
            <w:tcW w:w="3117" w:type="dxa"/>
          </w:tcPr>
          <w:p w14:paraId="4A3A3992" w14:textId="36201825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9350EC" w:rsidRPr="00890882" w14:paraId="314D6A13" w14:textId="77777777" w:rsidTr="007312AB">
        <w:tc>
          <w:tcPr>
            <w:tcW w:w="6233" w:type="dxa"/>
            <w:shd w:val="clear" w:color="auto" w:fill="auto"/>
          </w:tcPr>
          <w:p w14:paraId="7956E2D6" w14:textId="084B2321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Spencer, J. A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Badaw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N., Burton, P., Keogh, J., Pemberton, P., &amp; Stanley, F. (1997). The intrapartum CTG prior to neonatal encephalopathy at term: a case‐control study. BJOG: An International Journal of Obstetrics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104(1), 25-28.</w:t>
            </w:r>
          </w:p>
        </w:tc>
        <w:tc>
          <w:tcPr>
            <w:tcW w:w="3117" w:type="dxa"/>
          </w:tcPr>
          <w:p w14:paraId="15491F96" w14:textId="458F5ABE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37F3A11A" w14:textId="77777777" w:rsidTr="007312AB">
        <w:tc>
          <w:tcPr>
            <w:tcW w:w="6233" w:type="dxa"/>
            <w:shd w:val="clear" w:color="auto" w:fill="auto"/>
          </w:tcPr>
          <w:p w14:paraId="459CD544" w14:textId="2798F5E1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Steer, P. J. (2018). Continuous electronic fetal heart rate monitoring i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is a screening test, not a diagnostic test. BJOG: An International Journal of Obstetrics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125(11), 1488-1488.</w:t>
            </w:r>
          </w:p>
        </w:tc>
        <w:tc>
          <w:tcPr>
            <w:tcW w:w="3117" w:type="dxa"/>
          </w:tcPr>
          <w:p w14:paraId="2CAE5B5C" w14:textId="321D7DD3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comment paper</w:t>
            </w:r>
          </w:p>
        </w:tc>
      </w:tr>
      <w:tr w:rsidR="009350EC" w:rsidRPr="00890882" w14:paraId="26D62BC5" w14:textId="77777777" w:rsidTr="007312AB">
        <w:tc>
          <w:tcPr>
            <w:tcW w:w="6233" w:type="dxa"/>
            <w:shd w:val="clear" w:color="auto" w:fill="auto"/>
          </w:tcPr>
          <w:p w14:paraId="378143ED" w14:textId="3070CD43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u, L. L., Chong, Y. S., &amp; Biswas, A. (2007). Use of fetal electrocardiogram for intrapartum monitoring. ANNALS-ACADEMY OF MEDICINE SINGAPORE, 36(6), 416.</w:t>
            </w:r>
          </w:p>
        </w:tc>
        <w:tc>
          <w:tcPr>
            <w:tcW w:w="3117" w:type="dxa"/>
          </w:tcPr>
          <w:p w14:paraId="7517A307" w14:textId="727F535C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9350EC" w:rsidRPr="00890882" w14:paraId="6D3F2A14" w14:textId="77777777" w:rsidTr="007312AB">
        <w:tc>
          <w:tcPr>
            <w:tcW w:w="6233" w:type="dxa"/>
            <w:shd w:val="clear" w:color="auto" w:fill="auto"/>
          </w:tcPr>
          <w:p w14:paraId="05882F8D" w14:textId="19ADF054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Takano, Y., Furukawa, S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Ohash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ichikat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K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ameshim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H., &amp;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Ikenoue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T. (2013). Fetal heart rate patterns related to neonatal brain damage and neonatal death in placental abruption. Journal of Obstetrics and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Research, 39(1), 61-66.</w:t>
            </w:r>
          </w:p>
        </w:tc>
        <w:tc>
          <w:tcPr>
            <w:tcW w:w="3117" w:type="dxa"/>
          </w:tcPr>
          <w:p w14:paraId="5494D869" w14:textId="40E97C64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0341AD25" w14:textId="77777777" w:rsidTr="007312AB">
        <w:tc>
          <w:tcPr>
            <w:tcW w:w="6233" w:type="dxa"/>
            <w:shd w:val="clear" w:color="auto" w:fill="auto"/>
          </w:tcPr>
          <w:p w14:paraId="6DBB930F" w14:textId="73C6D08D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arvone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Hov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P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aini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Vuorel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P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ndersso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, &amp; Teramo, K. (2021)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Intrapartal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cardiotocographic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patterns and hypoxia-related perinatal outcomes in pregnancies complicated by gestational diabetes mellitus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Diabetologic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58, 1563-1573.</w:t>
            </w:r>
          </w:p>
        </w:tc>
        <w:tc>
          <w:tcPr>
            <w:tcW w:w="3117" w:type="dxa"/>
          </w:tcPr>
          <w:p w14:paraId="5005A2C1" w14:textId="2D3BB26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GDM vs. no-GDM</w:t>
            </w:r>
          </w:p>
        </w:tc>
      </w:tr>
      <w:tr w:rsidR="009350EC" w:rsidRPr="00890882" w14:paraId="52EB95F8" w14:textId="77777777" w:rsidTr="007312AB">
        <w:tc>
          <w:tcPr>
            <w:tcW w:w="6233" w:type="dxa"/>
            <w:shd w:val="clear" w:color="auto" w:fill="auto"/>
          </w:tcPr>
          <w:p w14:paraId="375088B8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arvone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Hovi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P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aini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Vuorel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P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ndersso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, &amp; Teramo, K. (2021). Intrapartum zigzag pattern of fetal heart rate is an early sign of fetal hypoxia: a large obstetric retrospective cohort study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Obstetrici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et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Gynecologic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candinavic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100(2), 252-262.</w:t>
            </w:r>
          </w:p>
        </w:tc>
        <w:tc>
          <w:tcPr>
            <w:tcW w:w="3117" w:type="dxa"/>
          </w:tcPr>
          <w:p w14:paraId="2799D0CA" w14:textId="06FC7068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HIE n=2</w:t>
            </w:r>
          </w:p>
        </w:tc>
      </w:tr>
      <w:tr w:rsidR="009350EC" w:rsidRPr="00890882" w14:paraId="56319B61" w14:textId="77777777" w:rsidTr="007312AB">
        <w:tc>
          <w:tcPr>
            <w:tcW w:w="6233" w:type="dxa"/>
            <w:shd w:val="clear" w:color="auto" w:fill="auto"/>
          </w:tcPr>
          <w:p w14:paraId="32E53AF6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arvone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Sainio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Hiilesma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V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ndersson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S., &amp; Teramo, K. (2020, March). Intrapartum Fetal Heart Rate Patterns and Neonatal Outcome in a Large Obstetric Cohort. In reproductive science (Vol. 27, No. SUPPL 1, pp. 153A-153A). </w:t>
            </w:r>
          </w:p>
        </w:tc>
        <w:tc>
          <w:tcPr>
            <w:tcW w:w="3117" w:type="dxa"/>
          </w:tcPr>
          <w:p w14:paraId="1F13D07A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scientific abstract</w:t>
            </w:r>
          </w:p>
        </w:tc>
      </w:tr>
      <w:tr w:rsidR="009350EC" w:rsidRPr="00890882" w14:paraId="318180C3" w14:textId="77777777" w:rsidTr="007312AB">
        <w:tc>
          <w:tcPr>
            <w:tcW w:w="6233" w:type="dxa"/>
            <w:shd w:val="clear" w:color="auto" w:fill="auto"/>
          </w:tcPr>
          <w:p w14:paraId="4822C7E2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Thomas, P. W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Haslum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M. N.,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MacGillivray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, I., &amp; Golding, M. J. (1989). Does fetal heart rate predict subsequent heart rate in childhood?. Early human development, 19(2), 147-152.</w:t>
            </w:r>
          </w:p>
        </w:tc>
        <w:tc>
          <w:tcPr>
            <w:tcW w:w="3117" w:type="dxa"/>
          </w:tcPr>
          <w:p w14:paraId="795AF54D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0A178F4C" w14:textId="77777777" w:rsidTr="007312AB">
        <w:tc>
          <w:tcPr>
            <w:tcW w:w="6233" w:type="dxa"/>
            <w:shd w:val="clear" w:color="auto" w:fill="auto"/>
          </w:tcPr>
          <w:p w14:paraId="503580FF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Tita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, A. (2016). 711: Late intrapartum FHR patterns and their relationship to neonatal outcomes i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nullipara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. American Journal of Obstetrics &amp; Gynecology, 214(1), S373-S374.</w:t>
            </w:r>
          </w:p>
        </w:tc>
        <w:tc>
          <w:tcPr>
            <w:tcW w:w="3117" w:type="dxa"/>
          </w:tcPr>
          <w:p w14:paraId="2FA28D68" w14:textId="77777777" w:rsidR="009350EC" w:rsidRPr="007312AB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poster session</w:t>
            </w:r>
          </w:p>
        </w:tc>
      </w:tr>
      <w:tr w:rsidR="009350EC" w:rsidRPr="00890882" w14:paraId="7F0F5018" w14:textId="77777777" w:rsidTr="004075D0">
        <w:tc>
          <w:tcPr>
            <w:tcW w:w="9350" w:type="dxa"/>
            <w:gridSpan w:val="2"/>
            <w:tcBorders>
              <w:left w:val="nil"/>
              <w:bottom w:val="nil"/>
              <w:right w:val="nil"/>
            </w:tcBorders>
          </w:tcPr>
          <w:p w14:paraId="3E87E956" w14:textId="3CF30EF2" w:rsidR="009350EC" w:rsidRPr="00AB1E98" w:rsidRDefault="009350EC" w:rsidP="009350EC">
            <w:pPr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ontinues</w:t>
            </w:r>
          </w:p>
        </w:tc>
      </w:tr>
    </w:tbl>
    <w:p w14:paraId="08E8FD8B" w14:textId="77777777" w:rsidR="004075D0" w:rsidRPr="00890882" w:rsidRDefault="004075D0" w:rsidP="004075D0">
      <w:pPr>
        <w:pStyle w:val="Bijschrift"/>
        <w:keepNext/>
        <w:rPr>
          <w:rFonts w:ascii="Times New Roman" w:hAnsi="Times New Roman" w:cs="Times New Roman"/>
          <w:b/>
          <w:i w:val="0"/>
          <w:sz w:val="16"/>
          <w:szCs w:val="16"/>
        </w:rPr>
      </w:pP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lastRenderedPageBreak/>
        <w:t>Table S1</w:t>
      </w:r>
      <w:r w:rsidRPr="00890882"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 xml:space="preserve">. </w:t>
      </w:r>
      <w:r>
        <w:rPr>
          <w:rFonts w:ascii="Times New Roman" w:hAnsi="Times New Roman" w:cs="Times New Roman"/>
          <w:b/>
          <w:i w:val="0"/>
          <w:color w:val="auto"/>
          <w:sz w:val="16"/>
          <w:szCs w:val="16"/>
        </w:rPr>
        <w:t>Continued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6233"/>
        <w:gridCol w:w="3117"/>
      </w:tblGrid>
      <w:tr w:rsidR="004075D0" w:rsidRPr="00890882" w14:paraId="30424E71" w14:textId="77777777" w:rsidTr="00402E18">
        <w:tc>
          <w:tcPr>
            <w:tcW w:w="6233" w:type="dxa"/>
          </w:tcPr>
          <w:p w14:paraId="6D5379E3" w14:textId="77777777" w:rsidR="004075D0" w:rsidRPr="00126E4F" w:rsidRDefault="004075D0" w:rsidP="00402E1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thor names, year of publication, title, journal </w:t>
            </w:r>
          </w:p>
        </w:tc>
        <w:tc>
          <w:tcPr>
            <w:tcW w:w="3117" w:type="dxa"/>
          </w:tcPr>
          <w:p w14:paraId="3677E2BD" w14:textId="77777777" w:rsidR="004075D0" w:rsidRPr="00AB1E98" w:rsidRDefault="004075D0" w:rsidP="00402E1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90882">
              <w:rPr>
                <w:rFonts w:ascii="Times New Roman" w:hAnsi="Times New Roman" w:cs="Times New Roman"/>
                <w:b/>
                <w:sz w:val="16"/>
                <w:szCs w:val="16"/>
              </w:rPr>
              <w:t>Reason for exclusion</w:t>
            </w:r>
          </w:p>
        </w:tc>
      </w:tr>
      <w:tr w:rsidR="009350EC" w:rsidRPr="00890882" w14:paraId="2F1BBC88" w14:textId="77777777" w:rsidTr="00402E18">
        <w:tc>
          <w:tcPr>
            <w:tcW w:w="6233" w:type="dxa"/>
          </w:tcPr>
          <w:p w14:paraId="40CF60E9" w14:textId="5D0F506C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Van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ordelaa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L. S., Nijdam, W., &amp; Eskes, T. K. A. B. (1999).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Extrasystoles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in the fetal CTG during </w:t>
            </w:r>
            <w:proofErr w:type="spellStart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7312AB">
              <w:rPr>
                <w:rFonts w:ascii="Times New Roman" w:hAnsi="Times New Roman" w:cs="Times New Roman"/>
                <w:sz w:val="16"/>
                <w:szCs w:val="16"/>
              </w:rPr>
              <w:t xml:space="preserve"> might be a first sign of fetal-neonatal sepsis. Fetal diagnosis and therapy, 14(5), 262-263.</w:t>
            </w:r>
          </w:p>
        </w:tc>
        <w:tc>
          <w:tcPr>
            <w:tcW w:w="3117" w:type="dxa"/>
          </w:tcPr>
          <w:p w14:paraId="6EC5A36F" w14:textId="2F8D24C3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2AB">
              <w:rPr>
                <w:rFonts w:ascii="Times New Roman" w:hAnsi="Times New Roman" w:cs="Times New Roman"/>
                <w:sz w:val="16"/>
                <w:szCs w:val="16"/>
              </w:rPr>
              <w:t>Article type; case report</w:t>
            </w:r>
          </w:p>
        </w:tc>
      </w:tr>
      <w:tr w:rsidR="009350EC" w:rsidRPr="00890882" w14:paraId="0DBD46B5" w14:textId="77777777" w:rsidTr="007312AB">
        <w:tc>
          <w:tcPr>
            <w:tcW w:w="6233" w:type="dxa"/>
            <w:shd w:val="clear" w:color="auto" w:fill="auto"/>
          </w:tcPr>
          <w:p w14:paraId="567305D1" w14:textId="5F8DD9C2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Vandenbroucke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, L., Doyen, M., Le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Lous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, M.,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Beuchée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, A.,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Loget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, P.,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Carrault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, G., &amp;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Pladys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, P. (2017).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Chorioamnionitis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 following preterm premature rupture of membranes and fetal heart rate variability.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los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ne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12(9), e0184924.</w:t>
            </w:r>
          </w:p>
        </w:tc>
        <w:tc>
          <w:tcPr>
            <w:tcW w:w="3117" w:type="dxa"/>
          </w:tcPr>
          <w:p w14:paraId="15B2F713" w14:textId="5FE7E19C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7449C495" w14:textId="77777777" w:rsidTr="007312AB">
        <w:tc>
          <w:tcPr>
            <w:tcW w:w="6233" w:type="dxa"/>
            <w:shd w:val="clear" w:color="auto" w:fill="auto"/>
          </w:tcPr>
          <w:p w14:paraId="283F9834" w14:textId="5DC6FA5B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>Vanitha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>, C. H. (2022). CLINICAL STUDY ON FETAL HEART RATE MONITORING IN DETECTING FETAL DISTRESS IN PREGNANT WOMEN IN LABOR. European Journal of Molecular &amp; Clinical Medicine, 9(6), 157-168.</w:t>
            </w:r>
          </w:p>
        </w:tc>
        <w:tc>
          <w:tcPr>
            <w:tcW w:w="3117" w:type="dxa"/>
          </w:tcPr>
          <w:p w14:paraId="2ABEC9A0" w14:textId="357F6959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HIE n=2</w:t>
            </w:r>
          </w:p>
        </w:tc>
      </w:tr>
      <w:tr w:rsidR="009350EC" w:rsidRPr="00890882" w14:paraId="685EE854" w14:textId="77777777" w:rsidTr="007312AB">
        <w:tc>
          <w:tcPr>
            <w:tcW w:w="6233" w:type="dxa"/>
            <w:shd w:val="clear" w:color="auto" w:fill="auto"/>
          </w:tcPr>
          <w:p w14:paraId="12CFEDB1" w14:textId="73F95192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>Visser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</w:rPr>
              <w:t xml:space="preserve">, G. H. A. (1988). 8 Abnormal antepartum fetal heart rate patterns and subsequent handicap.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Baillière's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Clinical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aecology</w:t>
            </w:r>
            <w:proofErr w:type="spellEnd"/>
            <w:r w:rsidRPr="0057213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2(1), 117-124.</w:t>
            </w:r>
          </w:p>
        </w:tc>
        <w:tc>
          <w:tcPr>
            <w:tcW w:w="3117" w:type="dxa"/>
          </w:tcPr>
          <w:p w14:paraId="4DDE6895" w14:textId="3EBB50DD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review</w:t>
            </w:r>
          </w:p>
        </w:tc>
      </w:tr>
      <w:tr w:rsidR="009350EC" w:rsidRPr="00890882" w14:paraId="70430D6F" w14:textId="77777777" w:rsidTr="007312AB">
        <w:tc>
          <w:tcPr>
            <w:tcW w:w="6233" w:type="dxa"/>
            <w:shd w:val="clear" w:color="auto" w:fill="auto"/>
          </w:tcPr>
          <w:p w14:paraId="05EDC799" w14:textId="1A68C1FB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Weiner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E., Bar, J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Fainstein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N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chreiber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L., Ben-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aroush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A., &amp;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ovo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M. (2015). </w:t>
            </w: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Intraoperative findings, placental assessment and neonatal outcome in emergent cesarean deliveries for non-reassuring fetal heart rate. </w:t>
            </w: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European Journal of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&amp;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ec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Reproductive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Bi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185, 103-107.</w:t>
            </w:r>
          </w:p>
        </w:tc>
        <w:tc>
          <w:tcPr>
            <w:tcW w:w="3117" w:type="dxa"/>
          </w:tcPr>
          <w:p w14:paraId="0E0EFE6B" w14:textId="3FE674C7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; intraoperative findings vs. no intraoperative finding as predictor</w:t>
            </w:r>
          </w:p>
        </w:tc>
      </w:tr>
      <w:tr w:rsidR="009350EC" w:rsidRPr="00890882" w14:paraId="7F351169" w14:textId="77777777" w:rsidTr="007312AB">
        <w:tc>
          <w:tcPr>
            <w:tcW w:w="6233" w:type="dxa"/>
            <w:shd w:val="clear" w:color="auto" w:fill="auto"/>
          </w:tcPr>
          <w:p w14:paraId="0A97F41C" w14:textId="071AD1C9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Weiner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E.,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Fainstein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N.,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omeranz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A.,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chreiber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L., Bar, J., &amp;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ovo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M. (2016). </w:t>
            </w: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Pregnancy outcome and placental pathology in emergent cesarean deliveries for non-reassuring fetal heart rate in laboring versus non-laboring women. </w:t>
            </w: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The Journal of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aternal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-Fetal &amp;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Neonatal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edicine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29(19), 3089-3093.</w:t>
            </w:r>
          </w:p>
        </w:tc>
        <w:tc>
          <w:tcPr>
            <w:tcW w:w="3117" w:type="dxa"/>
          </w:tcPr>
          <w:p w14:paraId="027C8CE0" w14:textId="2AEEB72E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abor vs. no labor as predictor</w:t>
            </w:r>
          </w:p>
        </w:tc>
      </w:tr>
      <w:tr w:rsidR="009350EC" w:rsidRPr="00890882" w14:paraId="307A4E14" w14:textId="77777777" w:rsidTr="007312AB">
        <w:tc>
          <w:tcPr>
            <w:tcW w:w="6233" w:type="dxa"/>
            <w:shd w:val="clear" w:color="auto" w:fill="auto"/>
          </w:tcPr>
          <w:p w14:paraId="78D9AEAE" w14:textId="22F62B2A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Wendel, H., &amp;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Wiklund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D. E. (1971). </w:t>
            </w: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Fetal and neonatal ECG. Studies during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labour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 and after delivery. </w:t>
            </w:r>
            <w:proofErr w:type="spellStart"/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Acta</w:t>
            </w:r>
            <w:proofErr w:type="spellEnd"/>
            <w:r w:rsidRPr="00067C0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obstetricia</w:t>
            </w:r>
            <w:proofErr w:type="spellEnd"/>
            <w:r w:rsidRPr="00067C0B">
              <w:rPr>
                <w:rFonts w:ascii="Times New Roman" w:hAnsi="Times New Roman" w:cs="Times New Roman"/>
                <w:sz w:val="16"/>
                <w:szCs w:val="16"/>
              </w:rPr>
              <w:t xml:space="preserve"> et </w:t>
            </w:r>
            <w:proofErr w:type="spellStart"/>
            <w:r w:rsidRPr="00067C0B">
              <w:rPr>
                <w:rFonts w:ascii="Times New Roman" w:hAnsi="Times New Roman" w:cs="Times New Roman"/>
                <w:sz w:val="16"/>
                <w:szCs w:val="16"/>
              </w:rPr>
              <w:t>gyn</w:t>
            </w: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ecologica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candinavica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. Supplement, 9, 64.</w:t>
            </w:r>
          </w:p>
        </w:tc>
        <w:tc>
          <w:tcPr>
            <w:tcW w:w="3117" w:type="dxa"/>
          </w:tcPr>
          <w:p w14:paraId="520F4FEE" w14:textId="58E2C0B9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; no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tg</w:t>
            </w:r>
            <w:proofErr w:type="spellEnd"/>
          </w:p>
        </w:tc>
      </w:tr>
      <w:tr w:rsidR="009350EC" w:rsidRPr="00890882" w14:paraId="67ECCA54" w14:textId="77777777" w:rsidTr="007312AB">
        <w:tc>
          <w:tcPr>
            <w:tcW w:w="6233" w:type="dxa"/>
            <w:shd w:val="clear" w:color="auto" w:fill="auto"/>
          </w:tcPr>
          <w:p w14:paraId="58714901" w14:textId="0E086A94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Wendel, P. J., Cox, S. M., Roberts, S. W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Dax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J., &amp; Gilstrap, L. C. (1994).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Chorioamnioniti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: association of nonreassuring fetal heart-rate patterns and interval from diagnosis to delivery on neonatal outcome.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Infectiou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disease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in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ec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2, 162-166.</w:t>
            </w:r>
          </w:p>
        </w:tc>
        <w:tc>
          <w:tcPr>
            <w:tcW w:w="3117" w:type="dxa"/>
          </w:tcPr>
          <w:p w14:paraId="0D0A8714" w14:textId="73ED5C6C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no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h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vs sepsis</w:t>
            </w:r>
          </w:p>
        </w:tc>
      </w:tr>
      <w:tr w:rsidR="009350EC" w:rsidRPr="00890882" w14:paraId="1F3686E0" w14:textId="77777777" w:rsidTr="007312AB">
        <w:tc>
          <w:tcPr>
            <w:tcW w:w="6233" w:type="dxa"/>
            <w:shd w:val="clear" w:color="auto" w:fill="auto"/>
          </w:tcPr>
          <w:p w14:paraId="72B9E931" w14:textId="73FF7EF6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E292F">
              <w:rPr>
                <w:rFonts w:ascii="Times New Roman" w:hAnsi="Times New Roman" w:cs="Times New Roman"/>
                <w:sz w:val="16"/>
                <w:szCs w:val="16"/>
              </w:rPr>
              <w:t xml:space="preserve">West, C. R.,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>Curr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 xml:space="preserve">, L.,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>Battin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 xml:space="preserve">, M. R., Harding, J. E.,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>McCowan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</w:rPr>
              <w:t xml:space="preserve">, L. M., Belgrave, S., ... &amp; Westgate, J. A. (2005). Antenatal antecedents of moderate or severe neonatal encephalopathy in term infants–a regional review.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ustralian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New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Zealand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journal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of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aecology</w:t>
            </w:r>
            <w:proofErr w:type="spellEnd"/>
            <w:r w:rsidRPr="009E292F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45(3), 207-210.</w:t>
            </w:r>
          </w:p>
        </w:tc>
        <w:tc>
          <w:tcPr>
            <w:tcW w:w="3117" w:type="dxa"/>
          </w:tcPr>
          <w:p w14:paraId="6133E71F" w14:textId="2BB69A94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11EC4702" w14:textId="77777777" w:rsidTr="007312AB">
        <w:tc>
          <w:tcPr>
            <w:tcW w:w="6233" w:type="dxa"/>
            <w:shd w:val="clear" w:color="auto" w:fill="auto"/>
          </w:tcPr>
          <w:p w14:paraId="70E0495B" w14:textId="47BE1936" w:rsidR="009350EC" w:rsidRPr="009E292F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Westgate, J. A., Gunn, A. J., &amp; Gunn, T. R. (1999). Antecedents of neonatal encephalopathy with fetal acidaemia at term. BJOG: An International Journal of Obstetrics &amp;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Gynaecology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, 106(8), 774-782.</w:t>
            </w:r>
          </w:p>
        </w:tc>
        <w:tc>
          <w:tcPr>
            <w:tcW w:w="3117" w:type="dxa"/>
          </w:tcPr>
          <w:p w14:paraId="676B1407" w14:textId="1B4F7F7A" w:rsidR="009350EC" w:rsidRPr="003B36B7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statistical analysis</w:t>
            </w:r>
          </w:p>
        </w:tc>
      </w:tr>
      <w:tr w:rsidR="009350EC" w:rsidRPr="00890882" w14:paraId="710049EE" w14:textId="77777777" w:rsidTr="007312AB">
        <w:tc>
          <w:tcPr>
            <w:tcW w:w="6233" w:type="dxa"/>
            <w:shd w:val="clear" w:color="auto" w:fill="auto"/>
          </w:tcPr>
          <w:p w14:paraId="02A84A04" w14:textId="1754F94F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7545E">
              <w:rPr>
                <w:rFonts w:ascii="Times New Roman" w:hAnsi="Times New Roman" w:cs="Times New Roman"/>
                <w:sz w:val="16"/>
                <w:szCs w:val="16"/>
              </w:rPr>
              <w:t xml:space="preserve">M.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>Westgren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 xml:space="preserve">, P.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>Hormquist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 xml:space="preserve">, I.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>Ingemarsson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 xml:space="preserve"> and N. </w:t>
            </w:r>
            <w:proofErr w:type="spellStart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>Svenningsen</w:t>
            </w:r>
            <w:proofErr w:type="spellEnd"/>
            <w:r w:rsidRPr="0027545E">
              <w:rPr>
                <w:rFonts w:ascii="Times New Roman" w:hAnsi="Times New Roman" w:cs="Times New Roman"/>
                <w:sz w:val="16"/>
                <w:szCs w:val="16"/>
              </w:rPr>
              <w:t xml:space="preserve">. (1984). </w:t>
            </w: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Intrapartum fetal acidosis in preterm infants: fetal monitoring and long-term morbidity.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ec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63(3), 355-359.</w:t>
            </w:r>
          </w:p>
        </w:tc>
        <w:tc>
          <w:tcPr>
            <w:tcW w:w="3117" w:type="dxa"/>
          </w:tcPr>
          <w:p w14:paraId="0D2C2125" w14:textId="31ED0180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450BEB9B" w14:textId="77777777" w:rsidTr="007312AB">
        <w:tc>
          <w:tcPr>
            <w:tcW w:w="6233" w:type="dxa"/>
            <w:shd w:val="clear" w:color="auto" w:fill="auto"/>
          </w:tcPr>
          <w:p w14:paraId="7E8BF16C" w14:textId="6C5F4F02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Winbo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A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Fosdal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I., Lindh, M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Diamant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U. B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Persson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J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Wettrell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G., &amp; Rydberg, A. (2015). Third trimester fetal heart rate predicts phenotype and mutation burden in the type 1 long QT syndrome.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Circulation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: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rrhythmia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Electrophysi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8(4), 806-814.</w:t>
            </w:r>
          </w:p>
        </w:tc>
        <w:tc>
          <w:tcPr>
            <w:tcW w:w="3117" w:type="dxa"/>
          </w:tcPr>
          <w:p w14:paraId="59B9B970" w14:textId="1F66F2D2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45AA3CCF" w14:textId="77777777" w:rsidTr="007312AB">
        <w:tc>
          <w:tcPr>
            <w:tcW w:w="6233" w:type="dxa"/>
            <w:shd w:val="clear" w:color="auto" w:fill="auto"/>
          </w:tcPr>
          <w:p w14:paraId="28F56364" w14:textId="4B7E15C4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Wolf, H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Arabin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B., Lees, C. C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Oepke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D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Prefumo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F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Thilaganathan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B., ... &amp; Zimmermann, A. (2017). Longitudinal study of computerized cardiotocography in early fetal growth restriction. </w:t>
            </w: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Ultrasound in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&amp;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ec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50(1), 71-78.</w:t>
            </w:r>
          </w:p>
        </w:tc>
        <w:tc>
          <w:tcPr>
            <w:tcW w:w="3117" w:type="dxa"/>
          </w:tcPr>
          <w:p w14:paraId="68F2CCDE" w14:textId="3F15D1E0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2B21ED27" w14:textId="77777777" w:rsidTr="007312AB">
        <w:tc>
          <w:tcPr>
            <w:tcW w:w="6233" w:type="dxa"/>
            <w:shd w:val="clear" w:color="auto" w:fill="auto"/>
          </w:tcPr>
          <w:p w14:paraId="17A6B360" w14:textId="432157C4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Wolf, H., Gordijn, S. J., Onland, W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Vliegenthart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R. J. S., &amp;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anzevoort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J. W. (2020). </w:t>
            </w: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Computerized fetal heart rate analysis in early preterm fetal growth restriction. </w:t>
            </w: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Ultrasound in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&amp;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ec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56(1), 51-60.</w:t>
            </w:r>
          </w:p>
        </w:tc>
        <w:tc>
          <w:tcPr>
            <w:tcW w:w="3117" w:type="dxa"/>
          </w:tcPr>
          <w:p w14:paraId="713C2344" w14:textId="7130C86D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5562322E" w14:textId="77777777" w:rsidTr="007312AB">
        <w:tc>
          <w:tcPr>
            <w:tcW w:w="6233" w:type="dxa"/>
            <w:shd w:val="clear" w:color="auto" w:fill="auto"/>
          </w:tcPr>
          <w:p w14:paraId="286CAE36" w14:textId="7785EFB6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Wolfberg, A. J., &amp;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Norwitz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, E. R. (2009). </w:t>
            </w: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Probing the fetal cardiac signal for antecedents of brain injury.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Clinics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in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erinat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36(3), 673-684.</w:t>
            </w:r>
          </w:p>
        </w:tc>
        <w:tc>
          <w:tcPr>
            <w:tcW w:w="3117" w:type="dxa"/>
          </w:tcPr>
          <w:p w14:paraId="6C640D61" w14:textId="684A0B88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rticle type; cases</w:t>
            </w:r>
          </w:p>
        </w:tc>
      </w:tr>
      <w:tr w:rsidR="009350EC" w:rsidRPr="00890882" w14:paraId="39A87D65" w14:textId="77777777" w:rsidTr="007312AB">
        <w:tc>
          <w:tcPr>
            <w:tcW w:w="6233" w:type="dxa"/>
            <w:shd w:val="clear" w:color="auto" w:fill="auto"/>
          </w:tcPr>
          <w:p w14:paraId="033FA686" w14:textId="3CB76CCF" w:rsidR="009350EC" w:rsidRPr="00A339E3" w:rsidRDefault="009350EC" w:rsidP="009350E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Yatham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, S. S.,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Whelehan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, V., Archer, A., &amp;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>Chandraharan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</w:rPr>
              <w:t xml:space="preserve">, E. (2020). Types of intrapartum hypoxia on the cardiotocograph (CTG): do they have any relationship with the type of brain injury in the MRI scan in term babies?. </w:t>
            </w:r>
            <w:r w:rsidRPr="00E9254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Journal of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bstetrics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and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proofErr w:type="spellStart"/>
            <w:r w:rsidRPr="00E9254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ynaecology</w:t>
            </w:r>
            <w:proofErr w:type="spellEnd"/>
            <w:r w:rsidRPr="00E9254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40(5), 688-693.</w:t>
            </w:r>
          </w:p>
        </w:tc>
        <w:tc>
          <w:tcPr>
            <w:tcW w:w="3117" w:type="dxa"/>
          </w:tcPr>
          <w:p w14:paraId="3BE41FE6" w14:textId="6EDD1D11" w:rsidR="009350EC" w:rsidRDefault="009350EC" w:rsidP="009350E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  <w:tr w:rsidR="009350EC" w:rsidRPr="00890882" w14:paraId="16F2AE6B" w14:textId="77777777" w:rsidTr="007312AB">
        <w:tc>
          <w:tcPr>
            <w:tcW w:w="6233" w:type="dxa"/>
            <w:shd w:val="clear" w:color="auto" w:fill="auto"/>
          </w:tcPr>
          <w:p w14:paraId="61D753F6" w14:textId="7BA94854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Youchah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J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Chazotte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C., &amp; Cohen, W. R. (1989). Heart rate patterns and fetal sepsis. </w:t>
            </w:r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American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journal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of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erinatolog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, 6(03), 356-359.</w:t>
            </w:r>
          </w:p>
        </w:tc>
        <w:tc>
          <w:tcPr>
            <w:tcW w:w="3117" w:type="dxa"/>
          </w:tcPr>
          <w:p w14:paraId="1CBCED92" w14:textId="2848BC3F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statistical analysis</w:t>
            </w:r>
          </w:p>
        </w:tc>
      </w:tr>
      <w:tr w:rsidR="009350EC" w:rsidRPr="00890882" w14:paraId="4D42D50D" w14:textId="77777777" w:rsidTr="007312AB">
        <w:tc>
          <w:tcPr>
            <w:tcW w:w="6233" w:type="dxa"/>
            <w:shd w:val="clear" w:color="auto" w:fill="auto"/>
          </w:tcPr>
          <w:p w14:paraId="4C64DDCE" w14:textId="096A8EF0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M.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Zilianti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, C. L. Segura and F. Cabello (1973). Studies on fetal bradycardia during birth process: I. Obstetrics &amp; Gynecology, 42(6), 831-839.</w:t>
            </w:r>
          </w:p>
        </w:tc>
        <w:tc>
          <w:tcPr>
            <w:tcW w:w="3117" w:type="dxa"/>
          </w:tcPr>
          <w:p w14:paraId="549E056C" w14:textId="57FA3CB1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B3CB0">
              <w:rPr>
                <w:rFonts w:ascii="Times New Roman" w:hAnsi="Times New Roman" w:cs="Times New Roman"/>
                <w:sz w:val="16"/>
                <w:szCs w:val="16"/>
              </w:rPr>
              <w:t xml:space="preserve">Aim / does not address our research question; no statistical </w:t>
            </w:r>
            <w:proofErr w:type="spellStart"/>
            <w:r w:rsidRPr="001B3CB0">
              <w:rPr>
                <w:rFonts w:ascii="Times New Roman" w:hAnsi="Times New Roman" w:cs="Times New Roman"/>
                <w:sz w:val="16"/>
                <w:szCs w:val="16"/>
              </w:rPr>
              <w:t>analyis</w:t>
            </w:r>
            <w:proofErr w:type="spellEnd"/>
          </w:p>
        </w:tc>
      </w:tr>
      <w:tr w:rsidR="009350EC" w:rsidRPr="00890882" w14:paraId="1C1EB60D" w14:textId="77777777" w:rsidTr="007312AB">
        <w:tc>
          <w:tcPr>
            <w:tcW w:w="6233" w:type="dxa"/>
            <w:shd w:val="clear" w:color="auto" w:fill="auto"/>
          </w:tcPr>
          <w:p w14:paraId="1C6A20D3" w14:textId="35F73249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Zuarez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-Easton, S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Hosary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S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Zafran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N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Garmi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G.,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Felszer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, C., &amp; Salim, R. (2018).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Peripartum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 events associated with severe neurologic morbidity and mortality among </w:t>
            </w:r>
            <w:proofErr w:type="spellStart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>acidemic</w:t>
            </w:r>
            <w:proofErr w:type="spellEnd"/>
            <w:r w:rsidRPr="00A339E3">
              <w:rPr>
                <w:rFonts w:ascii="Times New Roman" w:hAnsi="Times New Roman" w:cs="Times New Roman"/>
                <w:sz w:val="16"/>
                <w:szCs w:val="16"/>
              </w:rPr>
              <w:t xml:space="preserve"> neonates. Archives of Gynecology and Obstetrics, 297, 877-883.</w:t>
            </w:r>
          </w:p>
        </w:tc>
        <w:tc>
          <w:tcPr>
            <w:tcW w:w="3117" w:type="dxa"/>
          </w:tcPr>
          <w:p w14:paraId="2E7A1259" w14:textId="6750E825" w:rsidR="009350EC" w:rsidRPr="00890882" w:rsidRDefault="009350EC" w:rsidP="009350E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B36B7">
              <w:rPr>
                <w:rFonts w:ascii="Times New Roman" w:hAnsi="Times New Roman" w:cs="Times New Roman"/>
                <w:sz w:val="16"/>
                <w:szCs w:val="16"/>
              </w:rPr>
              <w:t>Aim / does not address our research question; no neonatal outcome of interest</w:t>
            </w:r>
          </w:p>
        </w:tc>
      </w:tr>
    </w:tbl>
    <w:p w14:paraId="13579E34" w14:textId="77777777" w:rsidR="004075D0" w:rsidRDefault="004075D0"/>
    <w:p w14:paraId="27906BC9" w14:textId="77777777" w:rsidR="002518EA" w:rsidRDefault="002518EA" w:rsidP="002518EA">
      <w:r>
        <w:br w:type="page"/>
      </w:r>
    </w:p>
    <w:p w14:paraId="6A83BC48" w14:textId="77777777" w:rsidR="0056367A" w:rsidRPr="0056367A" w:rsidRDefault="0056367A" w:rsidP="0056367A">
      <w:pPr>
        <w:pStyle w:val="Bijschrift"/>
        <w:keepNext/>
        <w:rPr>
          <w:rFonts w:ascii="Times New Roman" w:hAnsi="Times New Roman" w:cs="Times New Roman"/>
          <w:b/>
          <w:i w:val="0"/>
          <w:color w:val="auto"/>
          <w:sz w:val="16"/>
        </w:rPr>
      </w:pPr>
      <w:r w:rsidRPr="0056367A">
        <w:rPr>
          <w:rFonts w:ascii="Times New Roman" w:hAnsi="Times New Roman" w:cs="Times New Roman"/>
          <w:b/>
          <w:i w:val="0"/>
          <w:color w:val="auto"/>
          <w:sz w:val="16"/>
        </w:rPr>
        <w:lastRenderedPageBreak/>
        <w:t>Tabl</w:t>
      </w:r>
      <w:r>
        <w:rPr>
          <w:rFonts w:ascii="Times New Roman" w:hAnsi="Times New Roman" w:cs="Times New Roman"/>
          <w:b/>
          <w:i w:val="0"/>
          <w:color w:val="auto"/>
          <w:sz w:val="16"/>
        </w:rPr>
        <w:t>e</w:t>
      </w:r>
      <w:r w:rsidRPr="0056367A">
        <w:rPr>
          <w:rFonts w:ascii="Times New Roman" w:hAnsi="Times New Roman" w:cs="Times New Roman"/>
          <w:b/>
          <w:i w:val="0"/>
          <w:color w:val="auto"/>
          <w:sz w:val="16"/>
        </w:rPr>
        <w:t xml:space="preserve"> </w:t>
      </w:r>
      <w:r>
        <w:rPr>
          <w:rFonts w:ascii="Times New Roman" w:hAnsi="Times New Roman" w:cs="Times New Roman"/>
          <w:b/>
          <w:i w:val="0"/>
          <w:color w:val="auto"/>
          <w:sz w:val="16"/>
        </w:rPr>
        <w:t xml:space="preserve">S2. </w:t>
      </w:r>
      <w:r w:rsidRPr="0056367A">
        <w:rPr>
          <w:rFonts w:ascii="Times New Roman" w:hAnsi="Times New Roman" w:cs="Times New Roman"/>
          <w:b/>
          <w:i w:val="0"/>
          <w:color w:val="auto"/>
          <w:sz w:val="16"/>
        </w:rPr>
        <w:t>The Newcastle-Ottawa Scale</w:t>
      </w:r>
      <w:r>
        <w:rPr>
          <w:rFonts w:ascii="Times New Roman" w:hAnsi="Times New Roman" w:cs="Times New Roman"/>
          <w:b/>
          <w:i w:val="0"/>
          <w:color w:val="auto"/>
          <w:sz w:val="16"/>
        </w:rPr>
        <w:t xml:space="preserve"> score per category.</w:t>
      </w:r>
    </w:p>
    <w:tbl>
      <w:tblPr>
        <w:tblStyle w:val="Tabelraster"/>
        <w:tblW w:w="0" w:type="auto"/>
        <w:tblLayout w:type="fixed"/>
        <w:tblLook w:val="04A0" w:firstRow="1" w:lastRow="0" w:firstColumn="1" w:lastColumn="0" w:noHBand="0" w:noVBand="1"/>
      </w:tblPr>
      <w:tblGrid>
        <w:gridCol w:w="1928"/>
        <w:gridCol w:w="567"/>
        <w:gridCol w:w="567"/>
        <w:gridCol w:w="567"/>
        <w:gridCol w:w="567"/>
      </w:tblGrid>
      <w:tr w:rsidR="0056367A" w:rsidRPr="00E3378C" w14:paraId="5308D02F" w14:textId="77777777" w:rsidTr="0056367A">
        <w:trPr>
          <w:cantSplit/>
          <w:trHeight w:val="1304"/>
        </w:trPr>
        <w:tc>
          <w:tcPr>
            <w:tcW w:w="1928" w:type="dxa"/>
            <w:vAlign w:val="bottom"/>
            <w:hideMark/>
          </w:tcPr>
          <w:p w14:paraId="5ADB142F" w14:textId="77777777" w:rsidR="0056367A" w:rsidRPr="00C60623" w:rsidRDefault="0056367A" w:rsidP="0056367A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  <w:p w14:paraId="21A23CD9" w14:textId="77777777" w:rsidR="00E3378C" w:rsidRPr="00C60623" w:rsidRDefault="0056367A" w:rsidP="0056367A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First a</w:t>
            </w:r>
            <w:r w:rsidR="00E3378C" w:rsidRPr="00C6062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uthor (year)</w:t>
            </w:r>
          </w:p>
          <w:p w14:paraId="68050847" w14:textId="77777777" w:rsidR="0056367A" w:rsidRPr="00C60623" w:rsidRDefault="0056367A" w:rsidP="0056367A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567" w:type="dxa"/>
            <w:textDirection w:val="btLr"/>
            <w:vAlign w:val="center"/>
            <w:hideMark/>
          </w:tcPr>
          <w:p w14:paraId="241B7585" w14:textId="77777777" w:rsidR="00E3378C" w:rsidRPr="00C60623" w:rsidRDefault="0056367A" w:rsidP="0056367A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election</w:t>
            </w:r>
          </w:p>
        </w:tc>
        <w:tc>
          <w:tcPr>
            <w:tcW w:w="567" w:type="dxa"/>
            <w:textDirection w:val="btLr"/>
            <w:vAlign w:val="center"/>
            <w:hideMark/>
          </w:tcPr>
          <w:p w14:paraId="4C782E1B" w14:textId="77777777" w:rsidR="00E3378C" w:rsidRPr="00C60623" w:rsidRDefault="00E3378C" w:rsidP="0056367A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mparability</w:t>
            </w:r>
          </w:p>
        </w:tc>
        <w:tc>
          <w:tcPr>
            <w:tcW w:w="567" w:type="dxa"/>
            <w:textDirection w:val="btLr"/>
            <w:vAlign w:val="center"/>
            <w:hideMark/>
          </w:tcPr>
          <w:p w14:paraId="398DA3E4" w14:textId="77777777" w:rsidR="00E3378C" w:rsidRPr="00C60623" w:rsidRDefault="00E3378C" w:rsidP="0056367A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xposure</w:t>
            </w:r>
          </w:p>
        </w:tc>
        <w:tc>
          <w:tcPr>
            <w:tcW w:w="567" w:type="dxa"/>
            <w:textDirection w:val="btLr"/>
            <w:vAlign w:val="center"/>
            <w:hideMark/>
          </w:tcPr>
          <w:p w14:paraId="09D532C1" w14:textId="77777777" w:rsidR="00E3378C" w:rsidRPr="00C60623" w:rsidRDefault="00E3378C" w:rsidP="0056367A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otal stars</w:t>
            </w:r>
          </w:p>
        </w:tc>
      </w:tr>
      <w:tr w:rsidR="0056367A" w:rsidRPr="00E3378C" w14:paraId="4A0E7595" w14:textId="77777777" w:rsidTr="0056367A">
        <w:trPr>
          <w:trHeight w:val="57"/>
        </w:trPr>
        <w:tc>
          <w:tcPr>
            <w:tcW w:w="1928" w:type="dxa"/>
          </w:tcPr>
          <w:p w14:paraId="14276C26" w14:textId="77777777" w:rsidR="00E3378C" w:rsidRPr="00C60623" w:rsidRDefault="00E3378C" w:rsidP="0056367A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bCs/>
                <w:sz w:val="16"/>
                <w:szCs w:val="16"/>
              </w:rPr>
              <w:t>Barrois</w:t>
            </w:r>
            <w:proofErr w:type="spellEnd"/>
            <w:r w:rsidR="0056367A" w:rsidRPr="00C60623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 </w:t>
            </w:r>
            <w:r w:rsidRPr="00C60623">
              <w:rPr>
                <w:rFonts w:ascii="Times New Roman" w:hAnsi="Times New Roman" w:cs="Times New Roman"/>
                <w:bCs/>
                <w:sz w:val="16"/>
                <w:szCs w:val="16"/>
              </w:rPr>
              <w:t>(2019)</w:t>
            </w:r>
          </w:p>
        </w:tc>
        <w:tc>
          <w:tcPr>
            <w:tcW w:w="567" w:type="dxa"/>
          </w:tcPr>
          <w:p w14:paraId="476CB5D0" w14:textId="2457A49E" w:rsidR="00E3378C" w:rsidRPr="00C60623" w:rsidRDefault="0027545E" w:rsidP="0027545E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Cs/>
                <w:sz w:val="16"/>
                <w:szCs w:val="16"/>
              </w:rPr>
              <w:t>3</w:t>
            </w:r>
          </w:p>
        </w:tc>
        <w:tc>
          <w:tcPr>
            <w:tcW w:w="567" w:type="dxa"/>
          </w:tcPr>
          <w:p w14:paraId="3087B565" w14:textId="2D75918D" w:rsidR="00E3378C" w:rsidRPr="00C60623" w:rsidRDefault="0027545E" w:rsidP="0027545E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567" w:type="dxa"/>
          </w:tcPr>
          <w:p w14:paraId="6146AC72" w14:textId="091B2B22" w:rsidR="00E3378C" w:rsidRPr="00C60623" w:rsidRDefault="0027545E" w:rsidP="0027545E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Cs/>
                <w:sz w:val="16"/>
                <w:szCs w:val="16"/>
              </w:rPr>
              <w:t>3</w:t>
            </w:r>
          </w:p>
        </w:tc>
        <w:tc>
          <w:tcPr>
            <w:tcW w:w="567" w:type="dxa"/>
          </w:tcPr>
          <w:p w14:paraId="6F527990" w14:textId="0807F3ED" w:rsidR="00E3378C" w:rsidRPr="00C60623" w:rsidRDefault="0027545E" w:rsidP="0027545E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56367A" w:rsidRPr="00E3378C" w14:paraId="3D644FF5" w14:textId="77777777" w:rsidTr="0056367A">
        <w:trPr>
          <w:trHeight w:val="57"/>
        </w:trPr>
        <w:tc>
          <w:tcPr>
            <w:tcW w:w="1928" w:type="dxa"/>
            <w:hideMark/>
          </w:tcPr>
          <w:p w14:paraId="27C1C11A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Buhimschi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(2008)</w:t>
            </w:r>
          </w:p>
        </w:tc>
        <w:tc>
          <w:tcPr>
            <w:tcW w:w="567" w:type="dxa"/>
            <w:vAlign w:val="center"/>
            <w:hideMark/>
          </w:tcPr>
          <w:p w14:paraId="4F19D27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2CAC1F22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67" w:type="dxa"/>
            <w:vAlign w:val="center"/>
            <w:hideMark/>
          </w:tcPr>
          <w:p w14:paraId="62333783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61E58676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6367A" w:rsidRPr="00E3378C" w14:paraId="4569640C" w14:textId="77777777" w:rsidTr="0056367A">
        <w:trPr>
          <w:trHeight w:val="57"/>
        </w:trPr>
        <w:tc>
          <w:tcPr>
            <w:tcW w:w="1928" w:type="dxa"/>
            <w:hideMark/>
          </w:tcPr>
          <w:p w14:paraId="4C5C43D8" w14:textId="77777777" w:rsidR="00E3378C" w:rsidRPr="00C60623" w:rsidRDefault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Bustos (19</w:t>
            </w: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5)</w:t>
            </w:r>
          </w:p>
        </w:tc>
        <w:tc>
          <w:tcPr>
            <w:tcW w:w="567" w:type="dxa"/>
            <w:vAlign w:val="center"/>
            <w:hideMark/>
          </w:tcPr>
          <w:p w14:paraId="0AA38725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3E84497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  <w:hideMark/>
          </w:tcPr>
          <w:p w14:paraId="74034ED1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3DF39A0B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6</w:t>
            </w:r>
          </w:p>
        </w:tc>
      </w:tr>
      <w:tr w:rsidR="0056367A" w:rsidRPr="00E3378C" w14:paraId="582D39ED" w14:textId="77777777" w:rsidTr="0056367A">
        <w:trPr>
          <w:trHeight w:val="57"/>
        </w:trPr>
        <w:tc>
          <w:tcPr>
            <w:tcW w:w="1928" w:type="dxa"/>
            <w:hideMark/>
          </w:tcPr>
          <w:p w14:paraId="77300835" w14:textId="77777777" w:rsidR="00E3378C" w:rsidRPr="00C60623" w:rsidRDefault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Casey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75)</w:t>
            </w:r>
          </w:p>
        </w:tc>
        <w:tc>
          <w:tcPr>
            <w:tcW w:w="567" w:type="dxa"/>
            <w:vAlign w:val="center"/>
            <w:hideMark/>
          </w:tcPr>
          <w:p w14:paraId="08B7D005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0EB3FF8D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  <w:hideMark/>
          </w:tcPr>
          <w:p w14:paraId="2A5F6C63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29CDD33B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0C838888" w14:textId="77777777" w:rsidTr="0056367A">
        <w:trPr>
          <w:trHeight w:val="57"/>
        </w:trPr>
        <w:tc>
          <w:tcPr>
            <w:tcW w:w="1928" w:type="dxa"/>
            <w:hideMark/>
          </w:tcPr>
          <w:p w14:paraId="5A141B7A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Day (1992)</w:t>
            </w:r>
          </w:p>
        </w:tc>
        <w:tc>
          <w:tcPr>
            <w:tcW w:w="567" w:type="dxa"/>
            <w:vAlign w:val="center"/>
            <w:hideMark/>
          </w:tcPr>
          <w:p w14:paraId="506F041E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4DFDC2D9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1B28D16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07F63CB4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66251635" w14:textId="77777777" w:rsidTr="0056367A">
        <w:trPr>
          <w:trHeight w:val="57"/>
        </w:trPr>
        <w:tc>
          <w:tcPr>
            <w:tcW w:w="1928" w:type="dxa"/>
            <w:hideMark/>
          </w:tcPr>
          <w:p w14:paraId="2D19734B" w14:textId="70086768" w:rsidR="00E3378C" w:rsidRPr="00C60623" w:rsidRDefault="009264BF" w:rsidP="009264BF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Di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asquo</w:t>
            </w:r>
            <w:proofErr w:type="spellEnd"/>
            <w:r w:rsidR="00E3378C"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</w:t>
            </w:r>
            <w:r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2</w:t>
            </w:r>
            <w:r w:rsidR="00E3378C"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)</w:t>
            </w:r>
          </w:p>
        </w:tc>
        <w:tc>
          <w:tcPr>
            <w:tcW w:w="567" w:type="dxa"/>
            <w:vAlign w:val="center"/>
            <w:hideMark/>
          </w:tcPr>
          <w:p w14:paraId="4468CC54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03738251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  <w:hideMark/>
          </w:tcPr>
          <w:p w14:paraId="015B2210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203681FA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6</w:t>
            </w:r>
          </w:p>
        </w:tc>
      </w:tr>
      <w:tr w:rsidR="0056367A" w:rsidRPr="00E3378C" w14:paraId="2F9D673B" w14:textId="77777777" w:rsidTr="0056367A">
        <w:trPr>
          <w:trHeight w:val="57"/>
        </w:trPr>
        <w:tc>
          <w:tcPr>
            <w:tcW w:w="1928" w:type="dxa"/>
          </w:tcPr>
          <w:p w14:paraId="37D1D20C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Elliot</w:t>
            </w:r>
            <w:r w:rsidR="0056367A"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(2010)</w:t>
            </w:r>
          </w:p>
        </w:tc>
        <w:tc>
          <w:tcPr>
            <w:tcW w:w="567" w:type="dxa"/>
            <w:vAlign w:val="center"/>
          </w:tcPr>
          <w:p w14:paraId="0773EFFA" w14:textId="2A69FD3B" w:rsidR="00E3378C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</w:tcPr>
          <w:p w14:paraId="05CA0697" w14:textId="6244EA40" w:rsidR="00E3378C" w:rsidRPr="00C60623" w:rsidRDefault="00AA3069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326B8E3F" w14:textId="3C1BB1E9" w:rsidR="00E3378C" w:rsidRPr="00C60623" w:rsidRDefault="00AA3069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633CD3FC" w14:textId="26F0B322" w:rsidR="00E3378C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56367A" w:rsidRPr="00E3378C" w14:paraId="15DF2DBD" w14:textId="77777777" w:rsidTr="0056367A">
        <w:trPr>
          <w:trHeight w:val="57"/>
        </w:trPr>
        <w:tc>
          <w:tcPr>
            <w:tcW w:w="1928" w:type="dxa"/>
          </w:tcPr>
          <w:p w14:paraId="448DFF80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Eventov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-Friedman</w:t>
            </w:r>
            <w:r w:rsidR="0056367A"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(2012)</w:t>
            </w:r>
          </w:p>
        </w:tc>
        <w:tc>
          <w:tcPr>
            <w:tcW w:w="567" w:type="dxa"/>
            <w:vAlign w:val="center"/>
          </w:tcPr>
          <w:p w14:paraId="168FACC4" w14:textId="4549E119" w:rsidR="00E3378C" w:rsidRPr="00C60623" w:rsidRDefault="00AA3069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</w:tcPr>
          <w:p w14:paraId="20E397D3" w14:textId="3A4B11DE" w:rsidR="00E3378C" w:rsidRPr="00C60623" w:rsidRDefault="00AA3069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56442B1B" w14:textId="7AD4807A" w:rsidR="00E3378C" w:rsidRPr="00C60623" w:rsidRDefault="00AA3069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10368028" w14:textId="2B56E313" w:rsidR="00E3378C" w:rsidRPr="00C60623" w:rsidRDefault="00AA3069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56367A" w:rsidRPr="00E3378C" w14:paraId="52ABC1A3" w14:textId="77777777" w:rsidTr="0056367A">
        <w:trPr>
          <w:trHeight w:val="57"/>
        </w:trPr>
        <w:tc>
          <w:tcPr>
            <w:tcW w:w="1928" w:type="dxa"/>
          </w:tcPr>
          <w:p w14:paraId="2DEA6FC5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Geva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(2023)</w:t>
            </w:r>
          </w:p>
        </w:tc>
        <w:tc>
          <w:tcPr>
            <w:tcW w:w="567" w:type="dxa"/>
            <w:vAlign w:val="center"/>
          </w:tcPr>
          <w:p w14:paraId="15CEB6AE" w14:textId="3AB44FEF" w:rsidR="00E3378C" w:rsidRPr="00C60623" w:rsidRDefault="005A70B3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3642EA15" w14:textId="2023D654" w:rsidR="00E3378C" w:rsidRPr="00C60623" w:rsidRDefault="005A70B3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401AFC4C" w14:textId="00B58D4D" w:rsidR="00E3378C" w:rsidRPr="00C60623" w:rsidRDefault="005A70B3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664DD330" w14:textId="0882C30C" w:rsidR="00E3378C" w:rsidRPr="00C60623" w:rsidRDefault="005A70B3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6367A" w:rsidRPr="00E3378C" w14:paraId="01F200D9" w14:textId="77777777" w:rsidTr="0056367A">
        <w:trPr>
          <w:trHeight w:val="57"/>
        </w:trPr>
        <w:tc>
          <w:tcPr>
            <w:tcW w:w="1928" w:type="dxa"/>
          </w:tcPr>
          <w:p w14:paraId="223064F5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lantz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11)</w:t>
            </w:r>
          </w:p>
        </w:tc>
        <w:tc>
          <w:tcPr>
            <w:tcW w:w="567" w:type="dxa"/>
            <w:vAlign w:val="center"/>
          </w:tcPr>
          <w:p w14:paraId="359DBD35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1</w:t>
            </w:r>
          </w:p>
        </w:tc>
        <w:tc>
          <w:tcPr>
            <w:tcW w:w="567" w:type="dxa"/>
            <w:vAlign w:val="center"/>
          </w:tcPr>
          <w:p w14:paraId="7F70688D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</w:tcPr>
          <w:p w14:paraId="1667E24F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2A61B88F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9</w:t>
            </w:r>
          </w:p>
        </w:tc>
      </w:tr>
      <w:tr w:rsidR="0056367A" w:rsidRPr="00E3378C" w14:paraId="7648716D" w14:textId="77777777" w:rsidTr="0056367A">
        <w:trPr>
          <w:trHeight w:val="57"/>
        </w:trPr>
        <w:tc>
          <w:tcPr>
            <w:tcW w:w="1928" w:type="dxa"/>
          </w:tcPr>
          <w:p w14:paraId="3C172F78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Gonen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(1991)</w:t>
            </w:r>
          </w:p>
        </w:tc>
        <w:tc>
          <w:tcPr>
            <w:tcW w:w="567" w:type="dxa"/>
            <w:vAlign w:val="center"/>
          </w:tcPr>
          <w:p w14:paraId="6084CFA2" w14:textId="13887DED" w:rsidR="00E3378C" w:rsidRPr="00C60623" w:rsidRDefault="00CD1247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621E5DCE" w14:textId="126EA133" w:rsidR="00E3378C" w:rsidRPr="00C60623" w:rsidRDefault="00CD1247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42018D84" w14:textId="31578807" w:rsidR="00E3378C" w:rsidRPr="00C60623" w:rsidRDefault="00CD1247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509EC716" w14:textId="1FBEEC90" w:rsidR="00E3378C" w:rsidRPr="00C60623" w:rsidRDefault="00CD1247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6367A" w:rsidRPr="00E3378C" w14:paraId="31B0A0CD" w14:textId="77777777" w:rsidTr="0056367A">
        <w:trPr>
          <w:trHeight w:val="57"/>
        </w:trPr>
        <w:tc>
          <w:tcPr>
            <w:tcW w:w="1928" w:type="dxa"/>
            <w:hideMark/>
          </w:tcPr>
          <w:p w14:paraId="54346C04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raham (2014)</w:t>
            </w:r>
          </w:p>
        </w:tc>
        <w:tc>
          <w:tcPr>
            <w:tcW w:w="567" w:type="dxa"/>
            <w:vAlign w:val="center"/>
            <w:hideMark/>
          </w:tcPr>
          <w:p w14:paraId="7A20B462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53B5191F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6591AE79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20DF4D99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8</w:t>
            </w:r>
          </w:p>
        </w:tc>
      </w:tr>
      <w:tr w:rsidR="0056367A" w:rsidRPr="00E3378C" w14:paraId="4654D19D" w14:textId="77777777" w:rsidTr="0056367A">
        <w:trPr>
          <w:trHeight w:val="57"/>
        </w:trPr>
        <w:tc>
          <w:tcPr>
            <w:tcW w:w="1928" w:type="dxa"/>
            <w:hideMark/>
          </w:tcPr>
          <w:p w14:paraId="6015B77B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ameed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86)</w:t>
            </w:r>
          </w:p>
        </w:tc>
        <w:tc>
          <w:tcPr>
            <w:tcW w:w="567" w:type="dxa"/>
            <w:vAlign w:val="center"/>
            <w:hideMark/>
          </w:tcPr>
          <w:p w14:paraId="3C2CCFD0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E2D2825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  <w:hideMark/>
          </w:tcPr>
          <w:p w14:paraId="4569D527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08231E7A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070CB3CF" w14:textId="77777777" w:rsidTr="0056367A">
        <w:trPr>
          <w:trHeight w:val="57"/>
        </w:trPr>
        <w:tc>
          <w:tcPr>
            <w:tcW w:w="1928" w:type="dxa"/>
            <w:hideMark/>
          </w:tcPr>
          <w:p w14:paraId="3EFA3CB7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annaford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16)</w:t>
            </w:r>
          </w:p>
        </w:tc>
        <w:tc>
          <w:tcPr>
            <w:tcW w:w="567" w:type="dxa"/>
            <w:vAlign w:val="center"/>
            <w:hideMark/>
          </w:tcPr>
          <w:p w14:paraId="20F819AA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68FD58C9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  <w:hideMark/>
          </w:tcPr>
          <w:p w14:paraId="5A44028A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7E225B12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5</w:t>
            </w:r>
          </w:p>
        </w:tc>
      </w:tr>
      <w:tr w:rsidR="0056367A" w:rsidRPr="00E3378C" w14:paraId="12CB63DF" w14:textId="77777777" w:rsidTr="0056367A">
        <w:trPr>
          <w:trHeight w:val="57"/>
        </w:trPr>
        <w:tc>
          <w:tcPr>
            <w:tcW w:w="1928" w:type="dxa"/>
          </w:tcPr>
          <w:p w14:paraId="0D5ABFD4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Hayes</w:t>
            </w:r>
            <w:r w:rsidR="0056367A"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(2013)</w:t>
            </w:r>
          </w:p>
        </w:tc>
        <w:tc>
          <w:tcPr>
            <w:tcW w:w="567" w:type="dxa"/>
            <w:vAlign w:val="center"/>
          </w:tcPr>
          <w:p w14:paraId="6D7DE142" w14:textId="45109A3D" w:rsidR="00E3378C" w:rsidRPr="00C60623" w:rsidRDefault="004660F3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1137987E" w14:textId="63A1A739" w:rsidR="00E3378C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1CE1C276" w14:textId="566CF714" w:rsidR="00E3378C" w:rsidRPr="00C60623" w:rsidRDefault="004660F3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1BEDF48C" w14:textId="2964A23D" w:rsidR="00E3378C" w:rsidRPr="00C60623" w:rsidRDefault="009264BF" w:rsidP="009264B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56367A" w:rsidRPr="00E3378C" w14:paraId="043C76A9" w14:textId="77777777" w:rsidTr="0056367A">
        <w:trPr>
          <w:trHeight w:val="57"/>
        </w:trPr>
        <w:tc>
          <w:tcPr>
            <w:tcW w:w="1928" w:type="dxa"/>
            <w:hideMark/>
          </w:tcPr>
          <w:p w14:paraId="1FC320A7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erbst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97)</w:t>
            </w:r>
          </w:p>
        </w:tc>
        <w:tc>
          <w:tcPr>
            <w:tcW w:w="567" w:type="dxa"/>
            <w:vAlign w:val="center"/>
            <w:hideMark/>
          </w:tcPr>
          <w:p w14:paraId="1BC87AD1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751C56B9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5B37FD41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0DFB7ECF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8</w:t>
            </w:r>
          </w:p>
        </w:tc>
      </w:tr>
      <w:tr w:rsidR="0056367A" w:rsidRPr="00E3378C" w14:paraId="76DCA69C" w14:textId="77777777" w:rsidTr="0056367A">
        <w:trPr>
          <w:trHeight w:val="57"/>
        </w:trPr>
        <w:tc>
          <w:tcPr>
            <w:tcW w:w="1928" w:type="dxa"/>
            <w:hideMark/>
          </w:tcPr>
          <w:p w14:paraId="1EA0F25C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Keegan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85)</w:t>
            </w:r>
          </w:p>
        </w:tc>
        <w:tc>
          <w:tcPr>
            <w:tcW w:w="567" w:type="dxa"/>
            <w:vAlign w:val="center"/>
            <w:hideMark/>
          </w:tcPr>
          <w:p w14:paraId="1F7E796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5204574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0B955075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7A3C502C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0C3CF9BC" w14:textId="77777777" w:rsidTr="0056367A">
        <w:trPr>
          <w:trHeight w:val="57"/>
        </w:trPr>
        <w:tc>
          <w:tcPr>
            <w:tcW w:w="1928" w:type="dxa"/>
          </w:tcPr>
          <w:p w14:paraId="09F0ADFB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Kumari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(2022)</w:t>
            </w:r>
          </w:p>
        </w:tc>
        <w:tc>
          <w:tcPr>
            <w:tcW w:w="567" w:type="dxa"/>
            <w:vAlign w:val="center"/>
          </w:tcPr>
          <w:p w14:paraId="714F1AAC" w14:textId="52D5507E" w:rsidR="00E3378C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02BF23F0" w14:textId="585C790C" w:rsidR="00E3378C" w:rsidRPr="00C60623" w:rsidRDefault="004660F3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79D24D94" w14:textId="333414E0" w:rsidR="00E3378C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13F72B18" w14:textId="50723B0D" w:rsidR="00E3378C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56367A" w:rsidRPr="00E3378C" w14:paraId="081F11E1" w14:textId="77777777" w:rsidTr="0056367A">
        <w:trPr>
          <w:trHeight w:val="57"/>
        </w:trPr>
        <w:tc>
          <w:tcPr>
            <w:tcW w:w="1928" w:type="dxa"/>
          </w:tcPr>
          <w:p w14:paraId="1A4555C0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Larma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(2007)</w:t>
            </w:r>
          </w:p>
        </w:tc>
        <w:tc>
          <w:tcPr>
            <w:tcW w:w="567" w:type="dxa"/>
            <w:vAlign w:val="center"/>
          </w:tcPr>
          <w:p w14:paraId="70F75FEB" w14:textId="35B66EC9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5D27AAE9" w14:textId="58015527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55D4A641" w14:textId="37E7039F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59FADDE2" w14:textId="25DC3959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6367A" w:rsidRPr="00E3378C" w14:paraId="592492B0" w14:textId="77777777" w:rsidTr="0056367A">
        <w:trPr>
          <w:trHeight w:val="57"/>
        </w:trPr>
        <w:tc>
          <w:tcPr>
            <w:tcW w:w="1928" w:type="dxa"/>
            <w:hideMark/>
          </w:tcPr>
          <w:p w14:paraId="2AFD91FF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Locatelli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10)</w:t>
            </w:r>
          </w:p>
        </w:tc>
        <w:tc>
          <w:tcPr>
            <w:tcW w:w="567" w:type="dxa"/>
            <w:vAlign w:val="center"/>
            <w:hideMark/>
          </w:tcPr>
          <w:p w14:paraId="5CD6B263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33865622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  <w:hideMark/>
          </w:tcPr>
          <w:p w14:paraId="43A32BD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65D5E0F9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5</w:t>
            </w:r>
          </w:p>
        </w:tc>
      </w:tr>
      <w:tr w:rsidR="0056367A" w:rsidRPr="00E3378C" w14:paraId="569EAB2B" w14:textId="77777777" w:rsidTr="0056367A">
        <w:trPr>
          <w:trHeight w:val="57"/>
        </w:trPr>
        <w:tc>
          <w:tcPr>
            <w:tcW w:w="1928" w:type="dxa"/>
          </w:tcPr>
          <w:p w14:paraId="6B1C48CB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Martinez-</w:t>
            </w: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biarge</w:t>
            </w:r>
            <w:proofErr w:type="spellEnd"/>
            <w:r w:rsidR="0056367A"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(2013)</w:t>
            </w:r>
          </w:p>
        </w:tc>
        <w:tc>
          <w:tcPr>
            <w:tcW w:w="567" w:type="dxa"/>
            <w:vAlign w:val="center"/>
          </w:tcPr>
          <w:p w14:paraId="3721924D" w14:textId="2316BA5C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1DF665DF" w14:textId="47F8B06F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10AEE3F2" w14:textId="39433859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206B7CC7" w14:textId="1A54D4A4" w:rsidR="00E3378C" w:rsidRPr="00C60623" w:rsidRDefault="00D5307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6367A" w:rsidRPr="00E3378C" w14:paraId="2B92C8EC" w14:textId="77777777" w:rsidTr="0056367A">
        <w:trPr>
          <w:trHeight w:val="57"/>
        </w:trPr>
        <w:tc>
          <w:tcPr>
            <w:tcW w:w="1928" w:type="dxa"/>
            <w:hideMark/>
          </w:tcPr>
          <w:p w14:paraId="20197866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endez-Figueroa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  <w:r w:rsidR="0056367A" w:rsidRPr="00C60623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015)</w:t>
            </w:r>
          </w:p>
        </w:tc>
        <w:tc>
          <w:tcPr>
            <w:tcW w:w="567" w:type="dxa"/>
            <w:vAlign w:val="center"/>
            <w:hideMark/>
          </w:tcPr>
          <w:p w14:paraId="0C2CAA7D" w14:textId="718DD1E0" w:rsidR="00E3378C" w:rsidRPr="00C60623" w:rsidRDefault="00080070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28953130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7E8CC59E" w14:textId="27E2B049" w:rsidR="00E3378C" w:rsidRPr="00C60623" w:rsidRDefault="00080070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79862DAA" w14:textId="20B68EA6" w:rsidR="00E3378C" w:rsidRPr="00C60623" w:rsidRDefault="00080070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9</w:t>
            </w:r>
          </w:p>
        </w:tc>
      </w:tr>
      <w:tr w:rsidR="0056367A" w:rsidRPr="00E3378C" w14:paraId="242FB160" w14:textId="77777777" w:rsidTr="0056367A">
        <w:trPr>
          <w:trHeight w:val="57"/>
        </w:trPr>
        <w:tc>
          <w:tcPr>
            <w:tcW w:w="1928" w:type="dxa"/>
          </w:tcPr>
          <w:p w14:paraId="3932CA72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Mendez-Figueroa (2022</w:t>
            </w: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)</w:t>
            </w:r>
          </w:p>
        </w:tc>
        <w:tc>
          <w:tcPr>
            <w:tcW w:w="567" w:type="dxa"/>
            <w:vAlign w:val="center"/>
          </w:tcPr>
          <w:p w14:paraId="6C8D408B" w14:textId="42ADD9C3" w:rsidR="00E3378C" w:rsidRPr="00C60623" w:rsidRDefault="00080070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</w:tcPr>
          <w:p w14:paraId="01F1F921" w14:textId="7BFCD7B5" w:rsidR="00E3378C" w:rsidRPr="00C60623" w:rsidRDefault="00080070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3AEF185E" w14:textId="409DBD9C" w:rsidR="00E3378C" w:rsidRPr="00C60623" w:rsidRDefault="00080070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01869C88" w14:textId="7A29C44C" w:rsidR="00E3378C" w:rsidRPr="00C60623" w:rsidRDefault="00080070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56367A" w:rsidRPr="00E3378C" w14:paraId="00A21963" w14:textId="77777777" w:rsidTr="0056367A">
        <w:trPr>
          <w:trHeight w:val="57"/>
        </w:trPr>
        <w:tc>
          <w:tcPr>
            <w:tcW w:w="1928" w:type="dxa"/>
            <w:hideMark/>
          </w:tcPr>
          <w:p w14:paraId="54B46A8B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ichaeli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21)</w:t>
            </w:r>
          </w:p>
        </w:tc>
        <w:tc>
          <w:tcPr>
            <w:tcW w:w="567" w:type="dxa"/>
            <w:vAlign w:val="center"/>
            <w:hideMark/>
          </w:tcPr>
          <w:p w14:paraId="28684475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4316F227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62549E1A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634246C7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465F62C9" w14:textId="77777777" w:rsidTr="0056367A">
        <w:trPr>
          <w:trHeight w:val="57"/>
        </w:trPr>
        <w:tc>
          <w:tcPr>
            <w:tcW w:w="1928" w:type="dxa"/>
            <w:hideMark/>
          </w:tcPr>
          <w:p w14:paraId="65B49D51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ilsom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02)</w:t>
            </w:r>
          </w:p>
        </w:tc>
        <w:tc>
          <w:tcPr>
            <w:tcW w:w="567" w:type="dxa"/>
            <w:vAlign w:val="center"/>
            <w:hideMark/>
          </w:tcPr>
          <w:p w14:paraId="5D0408AA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7ECD37B2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21DEB4FB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77D1CAD6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25509D53" w14:textId="77777777" w:rsidTr="0056367A">
        <w:trPr>
          <w:trHeight w:val="57"/>
        </w:trPr>
        <w:tc>
          <w:tcPr>
            <w:tcW w:w="1928" w:type="dxa"/>
            <w:hideMark/>
          </w:tcPr>
          <w:p w14:paraId="545D9A5A" w14:textId="77777777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inchom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87)</w:t>
            </w:r>
          </w:p>
        </w:tc>
        <w:tc>
          <w:tcPr>
            <w:tcW w:w="567" w:type="dxa"/>
            <w:vAlign w:val="center"/>
            <w:hideMark/>
          </w:tcPr>
          <w:p w14:paraId="25F746AA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1A5EA4AD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1</w:t>
            </w:r>
          </w:p>
        </w:tc>
        <w:tc>
          <w:tcPr>
            <w:tcW w:w="567" w:type="dxa"/>
            <w:vAlign w:val="center"/>
            <w:hideMark/>
          </w:tcPr>
          <w:p w14:paraId="3BE04E2D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2723D935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553E64E0" w14:textId="77777777" w:rsidTr="0056367A">
        <w:trPr>
          <w:trHeight w:val="57"/>
        </w:trPr>
        <w:tc>
          <w:tcPr>
            <w:tcW w:w="1928" w:type="dxa"/>
          </w:tcPr>
          <w:p w14:paraId="20B02F2E" w14:textId="77777777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Munyaw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(2023)</w:t>
            </w:r>
          </w:p>
        </w:tc>
        <w:tc>
          <w:tcPr>
            <w:tcW w:w="567" w:type="dxa"/>
            <w:vAlign w:val="center"/>
          </w:tcPr>
          <w:p w14:paraId="220EA9C4" w14:textId="68DB1559" w:rsidR="00E3378C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</w:tcPr>
          <w:p w14:paraId="27938491" w14:textId="2514AF7C" w:rsidR="00E3378C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615189A3" w14:textId="3F481964" w:rsidR="00E3378C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101A1FB0" w14:textId="35368066" w:rsidR="00E3378C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56367A" w:rsidRPr="00E3378C" w14:paraId="3B1CE04C" w14:textId="77777777" w:rsidTr="0056367A">
        <w:trPr>
          <w:trHeight w:val="57"/>
        </w:trPr>
        <w:tc>
          <w:tcPr>
            <w:tcW w:w="1928" w:type="dxa"/>
            <w:hideMark/>
          </w:tcPr>
          <w:p w14:paraId="55B0B938" w14:textId="00BFC2F0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urray (2009)</w:t>
            </w:r>
          </w:p>
        </w:tc>
        <w:tc>
          <w:tcPr>
            <w:tcW w:w="567" w:type="dxa"/>
            <w:vAlign w:val="center"/>
            <w:hideMark/>
          </w:tcPr>
          <w:p w14:paraId="77BE7CFF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61CE32CD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  <w:hideMark/>
          </w:tcPr>
          <w:p w14:paraId="3E7FDF87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4AAF1DF3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65A197B7" w14:textId="77777777" w:rsidTr="0056367A">
        <w:trPr>
          <w:trHeight w:val="57"/>
        </w:trPr>
        <w:tc>
          <w:tcPr>
            <w:tcW w:w="1928" w:type="dxa"/>
            <w:hideMark/>
          </w:tcPr>
          <w:p w14:paraId="5DD5A876" w14:textId="112EF692" w:rsidR="00E3378C" w:rsidRPr="00C60623" w:rsidRDefault="00E3378C" w:rsidP="00E3378C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Oliveira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19)</w:t>
            </w:r>
          </w:p>
        </w:tc>
        <w:tc>
          <w:tcPr>
            <w:tcW w:w="567" w:type="dxa"/>
            <w:vAlign w:val="center"/>
            <w:hideMark/>
          </w:tcPr>
          <w:p w14:paraId="68ACA370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4206E11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  <w:hideMark/>
          </w:tcPr>
          <w:p w14:paraId="1CF634A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2C4EC9D4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9</w:t>
            </w:r>
          </w:p>
        </w:tc>
      </w:tr>
      <w:tr w:rsidR="0056367A" w:rsidRPr="00E3378C" w14:paraId="6DD45C0B" w14:textId="77777777" w:rsidTr="0056367A">
        <w:trPr>
          <w:trHeight w:val="57"/>
        </w:trPr>
        <w:tc>
          <w:tcPr>
            <w:tcW w:w="1928" w:type="dxa"/>
          </w:tcPr>
          <w:p w14:paraId="03462F2F" w14:textId="59A7DB52" w:rsidR="00E3378C" w:rsidRPr="00C60623" w:rsidRDefault="00E3378C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Polnaszek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20)</w:t>
            </w:r>
          </w:p>
        </w:tc>
        <w:tc>
          <w:tcPr>
            <w:tcW w:w="567" w:type="dxa"/>
            <w:vAlign w:val="center"/>
          </w:tcPr>
          <w:p w14:paraId="368CE089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</w:tcPr>
          <w:p w14:paraId="558EC608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</w:tcPr>
          <w:p w14:paraId="614FFEB7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54EB9C34" w14:textId="77777777" w:rsidR="00E3378C" w:rsidRPr="00C60623" w:rsidRDefault="00E3378C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9</w:t>
            </w:r>
          </w:p>
        </w:tc>
      </w:tr>
      <w:tr w:rsidR="0056367A" w:rsidRPr="00E3378C" w14:paraId="7C2C0932" w14:textId="77777777" w:rsidTr="0056367A">
        <w:trPr>
          <w:trHeight w:val="57"/>
        </w:trPr>
        <w:tc>
          <w:tcPr>
            <w:tcW w:w="1928" w:type="dxa"/>
          </w:tcPr>
          <w:p w14:paraId="06DBF415" w14:textId="7D463139" w:rsidR="0056367A" w:rsidRPr="00C60623" w:rsidRDefault="0056367A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bookmarkStart w:id="0" w:name="_GoBack" w:colFirst="4" w:colLast="4"/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Rayburn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87)</w:t>
            </w:r>
          </w:p>
        </w:tc>
        <w:tc>
          <w:tcPr>
            <w:tcW w:w="567" w:type="dxa"/>
            <w:vAlign w:val="center"/>
          </w:tcPr>
          <w:p w14:paraId="3F2F7443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1A8C15BE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</w:tcPr>
          <w:p w14:paraId="0B2AE6FA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07EBCD34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8</w:t>
            </w:r>
          </w:p>
        </w:tc>
      </w:tr>
      <w:bookmarkEnd w:id="0"/>
      <w:tr w:rsidR="0056367A" w:rsidRPr="00E3378C" w14:paraId="5E3E150E" w14:textId="77777777" w:rsidTr="0056367A">
        <w:trPr>
          <w:trHeight w:val="57"/>
        </w:trPr>
        <w:tc>
          <w:tcPr>
            <w:tcW w:w="1928" w:type="dxa"/>
          </w:tcPr>
          <w:p w14:paraId="4069C40B" w14:textId="77777777" w:rsidR="0056367A" w:rsidRPr="00C60623" w:rsidRDefault="0056367A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Reynolds (2022)</w:t>
            </w:r>
          </w:p>
        </w:tc>
        <w:tc>
          <w:tcPr>
            <w:tcW w:w="567" w:type="dxa"/>
            <w:vAlign w:val="center"/>
          </w:tcPr>
          <w:p w14:paraId="34929DA8" w14:textId="2BCE72ED" w:rsidR="0056367A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77B710B1" w14:textId="753BEE7E" w:rsidR="0056367A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</w:tcPr>
          <w:p w14:paraId="45084E43" w14:textId="62243D50" w:rsidR="0056367A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</w:tcPr>
          <w:p w14:paraId="6AAF32D5" w14:textId="3FCD511F" w:rsidR="0056367A" w:rsidRPr="00C60623" w:rsidRDefault="00D14C95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5</w:t>
            </w:r>
          </w:p>
        </w:tc>
      </w:tr>
      <w:tr w:rsidR="0056367A" w:rsidRPr="00E3378C" w14:paraId="4BBC4141" w14:textId="77777777" w:rsidTr="0056367A">
        <w:trPr>
          <w:trHeight w:val="57"/>
        </w:trPr>
        <w:tc>
          <w:tcPr>
            <w:tcW w:w="1928" w:type="dxa"/>
          </w:tcPr>
          <w:p w14:paraId="57C3332A" w14:textId="77777777" w:rsidR="0056367A" w:rsidRPr="00C60623" w:rsidRDefault="0056367A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chiano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84)</w:t>
            </w:r>
          </w:p>
        </w:tc>
        <w:tc>
          <w:tcPr>
            <w:tcW w:w="567" w:type="dxa"/>
            <w:vAlign w:val="center"/>
          </w:tcPr>
          <w:p w14:paraId="768EC68B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</w:tcPr>
          <w:p w14:paraId="5E63BF1A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</w:tcPr>
          <w:p w14:paraId="33A724FC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2E429789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5</w:t>
            </w:r>
          </w:p>
        </w:tc>
      </w:tr>
      <w:tr w:rsidR="0056367A" w:rsidRPr="00E3378C" w14:paraId="1E891CEE" w14:textId="77777777" w:rsidTr="0056367A">
        <w:trPr>
          <w:trHeight w:val="57"/>
        </w:trPr>
        <w:tc>
          <w:tcPr>
            <w:tcW w:w="1928" w:type="dxa"/>
          </w:tcPr>
          <w:p w14:paraId="10203654" w14:textId="77777777" w:rsidR="0056367A" w:rsidRPr="00C60623" w:rsidRDefault="0056367A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heen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14)</w:t>
            </w:r>
          </w:p>
        </w:tc>
        <w:tc>
          <w:tcPr>
            <w:tcW w:w="567" w:type="dxa"/>
            <w:vAlign w:val="center"/>
          </w:tcPr>
          <w:p w14:paraId="3ED0F494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</w:tcPr>
          <w:p w14:paraId="7143B737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</w:tcPr>
          <w:p w14:paraId="4DD8B6EF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0DEED5B4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421AA1F9" w14:textId="77777777" w:rsidTr="0056367A">
        <w:trPr>
          <w:trHeight w:val="57"/>
        </w:trPr>
        <w:tc>
          <w:tcPr>
            <w:tcW w:w="1928" w:type="dxa"/>
          </w:tcPr>
          <w:p w14:paraId="0D279554" w14:textId="77777777" w:rsidR="0056367A" w:rsidRPr="00C60623" w:rsidRDefault="0056367A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oncini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2014)</w:t>
            </w:r>
          </w:p>
        </w:tc>
        <w:tc>
          <w:tcPr>
            <w:tcW w:w="567" w:type="dxa"/>
            <w:vAlign w:val="center"/>
          </w:tcPr>
          <w:p w14:paraId="42987A34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</w:tcPr>
          <w:p w14:paraId="6E94E9B1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</w:tcPr>
          <w:p w14:paraId="61D60C1B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6B9B5BB8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1A0A6114" w14:textId="77777777" w:rsidTr="0056367A">
        <w:trPr>
          <w:trHeight w:val="57"/>
        </w:trPr>
        <w:tc>
          <w:tcPr>
            <w:tcW w:w="1928" w:type="dxa"/>
          </w:tcPr>
          <w:p w14:paraId="12C49850" w14:textId="77777777" w:rsidR="0056367A" w:rsidRPr="00C60623" w:rsidRDefault="0056367A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trauss (1985)</w:t>
            </w:r>
          </w:p>
        </w:tc>
        <w:tc>
          <w:tcPr>
            <w:tcW w:w="567" w:type="dxa"/>
            <w:vAlign w:val="center"/>
          </w:tcPr>
          <w:p w14:paraId="1B13FA26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68704969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</w:t>
            </w:r>
          </w:p>
        </w:tc>
        <w:tc>
          <w:tcPr>
            <w:tcW w:w="567" w:type="dxa"/>
            <w:vAlign w:val="center"/>
          </w:tcPr>
          <w:p w14:paraId="36BD3788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140835F3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11A11DA0" w14:textId="77777777" w:rsidTr="0056367A">
        <w:trPr>
          <w:trHeight w:val="57"/>
        </w:trPr>
        <w:tc>
          <w:tcPr>
            <w:tcW w:w="1928" w:type="dxa"/>
          </w:tcPr>
          <w:p w14:paraId="1B3AFFC7" w14:textId="77777777" w:rsidR="0056367A" w:rsidRPr="00C60623" w:rsidRDefault="0056367A" w:rsidP="0056367A">
            <w:pPr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Tejani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1984)</w:t>
            </w:r>
          </w:p>
        </w:tc>
        <w:tc>
          <w:tcPr>
            <w:tcW w:w="567" w:type="dxa"/>
            <w:vAlign w:val="center"/>
          </w:tcPr>
          <w:p w14:paraId="41734205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4</w:t>
            </w:r>
          </w:p>
        </w:tc>
        <w:tc>
          <w:tcPr>
            <w:tcW w:w="567" w:type="dxa"/>
            <w:vAlign w:val="center"/>
          </w:tcPr>
          <w:p w14:paraId="7DB893A7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0</w:t>
            </w:r>
          </w:p>
        </w:tc>
        <w:tc>
          <w:tcPr>
            <w:tcW w:w="567" w:type="dxa"/>
            <w:vAlign w:val="center"/>
          </w:tcPr>
          <w:p w14:paraId="2D0565B4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3</w:t>
            </w:r>
          </w:p>
        </w:tc>
        <w:tc>
          <w:tcPr>
            <w:tcW w:w="567" w:type="dxa"/>
            <w:vAlign w:val="center"/>
          </w:tcPr>
          <w:p w14:paraId="431B83EE" w14:textId="77777777" w:rsidR="0056367A" w:rsidRPr="00C60623" w:rsidRDefault="0056367A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7</w:t>
            </w:r>
          </w:p>
        </w:tc>
      </w:tr>
      <w:tr w:rsidR="0056367A" w:rsidRPr="00E3378C" w14:paraId="3D4187A1" w14:textId="77777777" w:rsidTr="0056367A">
        <w:trPr>
          <w:trHeight w:val="57"/>
        </w:trPr>
        <w:tc>
          <w:tcPr>
            <w:tcW w:w="1928" w:type="dxa"/>
            <w:vAlign w:val="center"/>
          </w:tcPr>
          <w:p w14:paraId="6CFA46A2" w14:textId="77777777" w:rsidR="0056367A" w:rsidRPr="00C60623" w:rsidRDefault="0056367A" w:rsidP="0056367A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Torbenson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(2017)</w:t>
            </w:r>
            <w:r w:rsidRPr="00C606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567" w:type="dxa"/>
            <w:vAlign w:val="center"/>
          </w:tcPr>
          <w:p w14:paraId="5874A7F1" w14:textId="375E1529" w:rsidR="0056367A" w:rsidRPr="00C60623" w:rsidRDefault="00C32B18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0E5BA265" w14:textId="19CD193D" w:rsidR="0056367A" w:rsidRPr="00C60623" w:rsidRDefault="00C32B18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6C71A7FF" w14:textId="6A1417AB" w:rsidR="0056367A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5F46E163" w14:textId="331AA871" w:rsidR="0056367A" w:rsidRPr="00C60623" w:rsidRDefault="009264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56367A" w:rsidRPr="0056367A" w14:paraId="1DA8BFA9" w14:textId="77777777" w:rsidTr="0056367A">
        <w:trPr>
          <w:trHeight w:val="57"/>
        </w:trPr>
        <w:tc>
          <w:tcPr>
            <w:tcW w:w="1928" w:type="dxa"/>
            <w:vAlign w:val="center"/>
          </w:tcPr>
          <w:p w14:paraId="15FCFE36" w14:textId="77777777" w:rsidR="0056367A" w:rsidRPr="00C60623" w:rsidRDefault="0056367A" w:rsidP="0056367A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Vargas-</w:t>
            </w: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Calixto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(2021)</w:t>
            </w:r>
            <w:r w:rsidRPr="00C60623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Pr="00C60623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Vargas-Calixto&lt;/Author&gt;&lt;Year&gt;2021&lt;/Year&gt;&lt;RecNum&gt;167&lt;/RecNum&gt;&lt;DisplayText&gt;40&lt;/DisplayText&gt;&lt;record&gt;&lt;rec-number&gt;167&lt;/rec-number&gt;&lt;foreign-keys&gt;&lt;key app="EN" db-id="99dsa5tzb0f0aqed2vkv2ax20dzz5wzx9rrv" timestamp="1696840104"&gt;167&lt;/key&gt;&lt;/foreign-keys&gt;&lt;ref-type name="Journal Article"&gt;17&lt;/ref-type&gt;&lt;contributors&gt;&lt;authors&gt;&lt;author&gt;Vargas-Calixto, J.&lt;/author&gt;&lt;author&gt;Wu, Y.&lt;/author&gt;&lt;author&gt;Kuzniewicz, M.&lt;/author&gt;&lt;author&gt;Cornet, M. C.&lt;/author&gt;&lt;author&gt;Forquer, H.&lt;/author&gt;&lt;author&gt;Gerstley, L.&lt;/author&gt;&lt;author&gt;Hamilton, E.&lt;/author&gt;&lt;author&gt;Warrick, P.&lt;/author&gt;&lt;author&gt;Kearney, R.&lt;/author&gt;&lt;/authors&gt;&lt;/contributors&gt;&lt;auth-address&gt;[Vargas-Calixto, Johann; Hamilton, Emily; Warrick, Philip; Kearney, Robert] McGill Univ, Montreal, PQ, Canada. [Wu, Yvonne; Cornet, Marie-Coralie] Univ Calif San Francisco, San Francisco, CA 94143 USA. [Kuzniewicz, Michael; Forquer, Heather; Gerstley, Lawrence] Kaiser Permanente, Oakland, NC USA. [Hamilton, Emily; Warrick, Philip] PeriGen Inc, Montreal, PQ, Canada. California San Francisco; Kaiser Permanente&amp;#xD;Vargas-Calixto, J (corresponding author), Duff Med Bldg,3775 Univ St,Room 309, Montreal, PQ H3A 2B4, Canada.&amp;#xD;carlos.vargascalixto@mail.mcgill.ca&lt;/auth-address&gt;&lt;titles&gt;&lt;title&gt;Temporal Evolution of Intrapartum Fetal Heart Rate Features&lt;/title&gt;&lt;alt-title&gt;2021 Computing in Cardiology&lt;/alt-title&gt;&lt;/titles&gt;&lt;alt-periodical&gt;&lt;abbr-1&gt;2021 Computing in Cardiology&lt;/abbr-1&gt;&lt;/alt-periodical&gt;&lt;keywords&gt;&lt;keyword&gt;BEAT&lt;/keyword&gt;&lt;/keywords&gt;&lt;dates&gt;&lt;year&gt;2021&lt;/year&gt;&lt;/dates&gt;&lt;isbn&gt;2325-8861&lt;/isbn&gt;&lt;accession-num&gt;WOS:000821955000164&lt;/accession-num&gt;&lt;work-type&gt;Proceedings Paper&lt;/work-type&gt;&lt;urls&gt;&lt;/urls&gt;&lt;electronic-resource-num&gt;10.22489/CinC.2021.247&lt;/electronic-resource-num&gt;&lt;language&gt;English&lt;/language&gt;&lt;/record&gt;&lt;/Cite&gt;&lt;/EndNote&gt;</w:instrText>
            </w:r>
            <w:r w:rsidRPr="00C60623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25B1257A" w14:textId="0D8EE4C3" w:rsidR="0056367A" w:rsidRPr="00C60623" w:rsidRDefault="008100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</w:tcPr>
          <w:p w14:paraId="17F77437" w14:textId="16553D63" w:rsidR="0056367A" w:rsidRPr="00C60623" w:rsidRDefault="008100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0B3232FB" w14:textId="749725F7" w:rsidR="0056367A" w:rsidRPr="00C60623" w:rsidRDefault="008100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1FDA8839" w14:textId="295938CD" w:rsidR="0056367A" w:rsidRPr="00C60623" w:rsidRDefault="008100BF" w:rsidP="0056367A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E63689" w:rsidRPr="0056367A" w14:paraId="4BDE6172" w14:textId="77777777" w:rsidTr="0056367A">
        <w:trPr>
          <w:trHeight w:val="57"/>
        </w:trPr>
        <w:tc>
          <w:tcPr>
            <w:tcW w:w="1928" w:type="dxa"/>
            <w:vAlign w:val="center"/>
          </w:tcPr>
          <w:p w14:paraId="6DCD7EC6" w14:textId="77777777" w:rsidR="00E63689" w:rsidRPr="00C60623" w:rsidRDefault="00E63689" w:rsidP="00E63689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Vintzileos</w:t>
            </w:r>
            <w:proofErr w:type="spellEnd"/>
            <w:r w:rsidRPr="00C606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(1986) </w:t>
            </w:r>
          </w:p>
        </w:tc>
        <w:tc>
          <w:tcPr>
            <w:tcW w:w="567" w:type="dxa"/>
            <w:vAlign w:val="center"/>
          </w:tcPr>
          <w:p w14:paraId="7F855D99" w14:textId="012C098A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</w:tcPr>
          <w:p w14:paraId="3A64B789" w14:textId="1176ADF4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44E1CD79" w14:textId="10FC33AD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25947878" w14:textId="36571E25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E63689" w:rsidRPr="0056367A" w14:paraId="329B47AC" w14:textId="77777777" w:rsidTr="0056367A">
        <w:trPr>
          <w:trHeight w:val="57"/>
        </w:trPr>
        <w:tc>
          <w:tcPr>
            <w:tcW w:w="1928" w:type="dxa"/>
          </w:tcPr>
          <w:p w14:paraId="2D4D21B1" w14:textId="77777777" w:rsidR="00E63689" w:rsidRPr="00C60623" w:rsidRDefault="00E63689" w:rsidP="00E6368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Vlastos</w:t>
            </w:r>
            <w:proofErr w:type="spellEnd"/>
            <w:r w:rsidRPr="00C60623">
              <w:rPr>
                <w:rFonts w:ascii="Times New Roman" w:hAnsi="Times New Roman" w:cs="Times New Roman"/>
                <w:sz w:val="16"/>
                <w:szCs w:val="16"/>
              </w:rPr>
              <w:t xml:space="preserve"> (2007)</w:t>
            </w:r>
          </w:p>
        </w:tc>
        <w:tc>
          <w:tcPr>
            <w:tcW w:w="567" w:type="dxa"/>
            <w:vAlign w:val="center"/>
          </w:tcPr>
          <w:p w14:paraId="03123D86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567" w:type="dxa"/>
            <w:vAlign w:val="center"/>
          </w:tcPr>
          <w:p w14:paraId="6DCEF653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67" w:type="dxa"/>
            <w:vAlign w:val="center"/>
          </w:tcPr>
          <w:p w14:paraId="37CCB448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432D0EBD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E63689" w:rsidRPr="0056367A" w14:paraId="7C1C5166" w14:textId="77777777" w:rsidTr="0056367A">
        <w:trPr>
          <w:trHeight w:val="57"/>
        </w:trPr>
        <w:tc>
          <w:tcPr>
            <w:tcW w:w="1928" w:type="dxa"/>
          </w:tcPr>
          <w:p w14:paraId="0A195141" w14:textId="77777777" w:rsidR="00E63689" w:rsidRPr="00C60623" w:rsidRDefault="00E63689" w:rsidP="00E6368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Williams (2004)</w:t>
            </w:r>
          </w:p>
        </w:tc>
        <w:tc>
          <w:tcPr>
            <w:tcW w:w="567" w:type="dxa"/>
            <w:vAlign w:val="center"/>
          </w:tcPr>
          <w:p w14:paraId="084ECDD5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523B2617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67" w:type="dxa"/>
            <w:vAlign w:val="center"/>
          </w:tcPr>
          <w:p w14:paraId="423125A9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567" w:type="dxa"/>
            <w:vAlign w:val="center"/>
          </w:tcPr>
          <w:p w14:paraId="727E8E0C" w14:textId="77777777" w:rsidR="00E63689" w:rsidRPr="00C60623" w:rsidRDefault="00E63689" w:rsidP="00E6368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6062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</w:tbl>
    <w:p w14:paraId="656BBDBF" w14:textId="2577E933" w:rsidR="00C465E7" w:rsidRDefault="00C465E7"/>
    <w:p w14:paraId="76076157" w14:textId="16D7C452" w:rsidR="00B44B25" w:rsidRPr="00890882" w:rsidRDefault="00B44B25" w:rsidP="00B44B25"/>
    <w:sectPr w:rsidR="00B44B25" w:rsidRPr="00890882">
      <w:footerReference w:type="default" r:id="rId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CB38F10" w14:textId="77777777" w:rsidR="002278E2" w:rsidRDefault="002278E2" w:rsidP="007C4CCF">
      <w:pPr>
        <w:spacing w:after="0" w:line="240" w:lineRule="auto"/>
      </w:pPr>
      <w:r>
        <w:separator/>
      </w:r>
    </w:p>
  </w:endnote>
  <w:endnote w:type="continuationSeparator" w:id="0">
    <w:p w14:paraId="1D10E86C" w14:textId="77777777" w:rsidR="002278E2" w:rsidRDefault="002278E2" w:rsidP="007C4C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64680082"/>
      <w:docPartObj>
        <w:docPartGallery w:val="Page Numbers (Bottom of Page)"/>
        <w:docPartUnique/>
      </w:docPartObj>
    </w:sdtPr>
    <w:sdtContent>
      <w:p w14:paraId="23F6F755" w14:textId="4CC47478" w:rsidR="002278E2" w:rsidRDefault="002278E2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8323B" w:rsidRPr="0008323B">
          <w:rPr>
            <w:noProof/>
            <w:lang w:val="nl-NL"/>
          </w:rPr>
          <w:t>1</w:t>
        </w:r>
        <w:r>
          <w:fldChar w:fldCharType="end"/>
        </w:r>
      </w:p>
    </w:sdtContent>
  </w:sdt>
  <w:p w14:paraId="547B4FB2" w14:textId="77777777" w:rsidR="002278E2" w:rsidRDefault="002278E2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CF5A3AF" w14:textId="77777777" w:rsidR="002278E2" w:rsidRDefault="002278E2" w:rsidP="007C4CCF">
      <w:pPr>
        <w:spacing w:after="0" w:line="240" w:lineRule="auto"/>
      </w:pPr>
      <w:r>
        <w:separator/>
      </w:r>
    </w:p>
  </w:footnote>
  <w:footnote w:type="continuationSeparator" w:id="0">
    <w:p w14:paraId="084BF692" w14:textId="77777777" w:rsidR="002278E2" w:rsidRDefault="002278E2" w:rsidP="007C4CC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2E8B"/>
    <w:rsid w:val="000363C3"/>
    <w:rsid w:val="00050204"/>
    <w:rsid w:val="00067C0B"/>
    <w:rsid w:val="00080070"/>
    <w:rsid w:val="0008323B"/>
    <w:rsid w:val="00101237"/>
    <w:rsid w:val="00126E4F"/>
    <w:rsid w:val="00162E8B"/>
    <w:rsid w:val="001B3CB0"/>
    <w:rsid w:val="001F3FFB"/>
    <w:rsid w:val="002278E2"/>
    <w:rsid w:val="002518EA"/>
    <w:rsid w:val="00261758"/>
    <w:rsid w:val="0027545E"/>
    <w:rsid w:val="003010DD"/>
    <w:rsid w:val="003A5B94"/>
    <w:rsid w:val="003B36B7"/>
    <w:rsid w:val="003D501E"/>
    <w:rsid w:val="00402E18"/>
    <w:rsid w:val="004075D0"/>
    <w:rsid w:val="00407F74"/>
    <w:rsid w:val="004251FA"/>
    <w:rsid w:val="004660F3"/>
    <w:rsid w:val="004D464E"/>
    <w:rsid w:val="00561961"/>
    <w:rsid w:val="0056367A"/>
    <w:rsid w:val="00572133"/>
    <w:rsid w:val="005A70B3"/>
    <w:rsid w:val="0068061F"/>
    <w:rsid w:val="007312AB"/>
    <w:rsid w:val="007C4CCF"/>
    <w:rsid w:val="008100BF"/>
    <w:rsid w:val="00890882"/>
    <w:rsid w:val="008D1C52"/>
    <w:rsid w:val="008E0763"/>
    <w:rsid w:val="008E1DAD"/>
    <w:rsid w:val="00915247"/>
    <w:rsid w:val="009264BF"/>
    <w:rsid w:val="009350EC"/>
    <w:rsid w:val="009E292F"/>
    <w:rsid w:val="00A339E3"/>
    <w:rsid w:val="00A44967"/>
    <w:rsid w:val="00AA3069"/>
    <w:rsid w:val="00AA5DE4"/>
    <w:rsid w:val="00AB1E98"/>
    <w:rsid w:val="00AE14C5"/>
    <w:rsid w:val="00B03D11"/>
    <w:rsid w:val="00B14F48"/>
    <w:rsid w:val="00B44B25"/>
    <w:rsid w:val="00B77D51"/>
    <w:rsid w:val="00BB4431"/>
    <w:rsid w:val="00C32B18"/>
    <w:rsid w:val="00C465E7"/>
    <w:rsid w:val="00C60623"/>
    <w:rsid w:val="00CD1247"/>
    <w:rsid w:val="00D0360C"/>
    <w:rsid w:val="00D14C95"/>
    <w:rsid w:val="00D5307C"/>
    <w:rsid w:val="00D577B7"/>
    <w:rsid w:val="00D93506"/>
    <w:rsid w:val="00E3378C"/>
    <w:rsid w:val="00E36461"/>
    <w:rsid w:val="00E63689"/>
    <w:rsid w:val="00E72AE1"/>
    <w:rsid w:val="00E92540"/>
    <w:rsid w:val="00F52800"/>
    <w:rsid w:val="00F832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6EC56F4"/>
  <w15:chartTrackingRefBased/>
  <w15:docId w15:val="{09A93B4D-B612-4498-A2F3-E58A8694BE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Pr>
      <w:lang w:val="en-US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39"/>
    <w:rsid w:val="008908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jschrift">
    <w:name w:val="caption"/>
    <w:basedOn w:val="Standaard"/>
    <w:next w:val="Standaard"/>
    <w:uiPriority w:val="35"/>
    <w:unhideWhenUsed/>
    <w:qFormat/>
    <w:rsid w:val="0089088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1B3CB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1B3CB0"/>
    <w:rPr>
      <w:rFonts w:ascii="Segoe UI" w:hAnsi="Segoe UI" w:cs="Segoe UI"/>
      <w:sz w:val="18"/>
      <w:szCs w:val="18"/>
      <w:lang w:val="en-US"/>
    </w:rPr>
  </w:style>
  <w:style w:type="paragraph" w:styleId="Koptekst">
    <w:name w:val="header"/>
    <w:basedOn w:val="Standaard"/>
    <w:link w:val="KoptekstChar"/>
    <w:uiPriority w:val="99"/>
    <w:unhideWhenUsed/>
    <w:rsid w:val="007C4C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7C4CCF"/>
    <w:rPr>
      <w:lang w:val="en-US"/>
    </w:rPr>
  </w:style>
  <w:style w:type="paragraph" w:styleId="Voettekst">
    <w:name w:val="footer"/>
    <w:basedOn w:val="Standaard"/>
    <w:link w:val="VoettekstChar"/>
    <w:uiPriority w:val="99"/>
    <w:unhideWhenUsed/>
    <w:rsid w:val="007C4C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7C4CCF"/>
    <w:rPr>
      <w:lang w:val="en-US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B03D11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B03D11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B03D11"/>
    <w:rPr>
      <w:sz w:val="20"/>
      <w:szCs w:val="20"/>
      <w:lang w:val="en-US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B03D11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B03D11"/>
    <w:rPr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752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9745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179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003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456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79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94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8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652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0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10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229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90D2EE-8F3D-42CE-B1C8-188BADFC6A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</TotalTime>
  <Pages>8</Pages>
  <Words>7039</Words>
  <Characters>40127</Characters>
  <Application>Microsoft Office Word</Application>
  <DocSecurity>0</DocSecurity>
  <Lines>334</Lines>
  <Paragraphs>9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470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tal Eenkhoorn</dc:creator>
  <cp:keywords/>
  <dc:description/>
  <cp:lastModifiedBy>Chantal Eenkhoorn</cp:lastModifiedBy>
  <cp:revision>22</cp:revision>
  <dcterms:created xsi:type="dcterms:W3CDTF">2023-11-16T13:16:00Z</dcterms:created>
  <dcterms:modified xsi:type="dcterms:W3CDTF">2024-04-11T13:35:00Z</dcterms:modified>
</cp:coreProperties>
</file>